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73E8" w:rsidRPr="007273E8" w:rsidRDefault="007273E8" w:rsidP="007273E8">
      <w:pPr>
        <w:pStyle w:val="Title1"/>
        <w:rPr>
          <w:lang w:val="en-AU"/>
        </w:rPr>
      </w:pPr>
      <w:r w:rsidRPr="007273E8">
        <w:rPr>
          <w:lang w:val="en-AU"/>
        </w:rPr>
        <w:t>Investigating Various Technologies Applied to A</w:t>
      </w:r>
      <w:bookmarkStart w:id="0" w:name="_GoBack"/>
      <w:bookmarkEnd w:id="0"/>
      <w:r w:rsidRPr="007273E8">
        <w:rPr>
          <w:lang w:val="en-AU"/>
        </w:rPr>
        <w:t xml:space="preserve">ssist Seniors </w:t>
      </w:r>
    </w:p>
    <w:p w:rsidR="007273E8" w:rsidRPr="007273E8" w:rsidRDefault="007273E8" w:rsidP="007273E8">
      <w:pPr>
        <w:pStyle w:val="author"/>
        <w:rPr>
          <w:rStyle w:val="e-mail"/>
          <w:rFonts w:ascii="Times" w:hAnsi="Times"/>
          <w:noProof w:val="0"/>
        </w:rPr>
      </w:pPr>
      <w:r w:rsidRPr="007273E8">
        <w:t xml:space="preserve">Pouria </w:t>
      </w:r>
      <w:proofErr w:type="spellStart"/>
      <w:r w:rsidR="0057566E" w:rsidRPr="007273E8">
        <w:t>Khosravi</w:t>
      </w:r>
      <w:proofErr w:type="spellEnd"/>
      <w:r w:rsidR="009B2E20" w:rsidRPr="009A3755">
        <w:rPr>
          <w:vertAlign w:val="superscript"/>
          <w:lang w:val="de-DE"/>
        </w:rPr>
        <w:t>1</w:t>
      </w:r>
      <w:r w:rsidR="0057566E" w:rsidRPr="007273E8">
        <w:t>,</w:t>
      </w:r>
      <w:r w:rsidRPr="007273E8">
        <w:t xml:space="preserve"> Amir </w:t>
      </w:r>
      <w:proofErr w:type="spellStart"/>
      <w:r w:rsidRPr="007273E8">
        <w:t>Hossein</w:t>
      </w:r>
      <w:proofErr w:type="spellEnd"/>
      <w:r w:rsidRPr="007273E8">
        <w:t xml:space="preserve"> </w:t>
      </w:r>
      <w:proofErr w:type="spellStart"/>
      <w:r w:rsidRPr="007273E8">
        <w:t>Ghapanchi</w:t>
      </w:r>
      <w:proofErr w:type="spellEnd"/>
      <w:r w:rsidR="009B2E20" w:rsidRPr="009A3755">
        <w:rPr>
          <w:vertAlign w:val="superscript"/>
          <w:lang w:val="de-DE"/>
        </w:rPr>
        <w:t>1</w:t>
      </w:r>
      <w:r w:rsidRPr="007273E8">
        <w:t>, Michael Blumenstein</w:t>
      </w:r>
      <w:r w:rsidR="009B2E20" w:rsidRPr="009A3755">
        <w:rPr>
          <w:vertAlign w:val="superscript"/>
          <w:lang w:val="de-DE"/>
        </w:rPr>
        <w:t>1</w:t>
      </w:r>
      <w:r w:rsidRPr="007273E8">
        <w:t xml:space="preserve">  </w:t>
      </w:r>
      <w:r w:rsidRPr="007273E8">
        <w:rPr>
          <w:rStyle w:val="e-mail"/>
          <w:rFonts w:ascii="Times" w:hAnsi="Times"/>
          <w:noProof w:val="0"/>
        </w:rPr>
        <w:t xml:space="preserve"> </w:t>
      </w:r>
    </w:p>
    <w:p w:rsidR="007273E8" w:rsidRPr="007273E8" w:rsidRDefault="009B2E20" w:rsidP="007273E8">
      <w:pPr>
        <w:pStyle w:val="authorinfo"/>
      </w:pPr>
      <w:r w:rsidRPr="009A3755">
        <w:rPr>
          <w:vertAlign w:val="superscript"/>
          <w:lang w:val="de-DE"/>
        </w:rPr>
        <w:t>1</w:t>
      </w:r>
      <w:r w:rsidR="007273E8" w:rsidRPr="007273E8">
        <w:t>School of Information and Communication Technology, Griffith University, Queensland, Australia</w:t>
      </w:r>
    </w:p>
    <w:p w:rsidR="007273E8" w:rsidRPr="007273E8" w:rsidRDefault="001221BE" w:rsidP="009B2E20">
      <w:pPr>
        <w:pStyle w:val="email"/>
        <w:rPr>
          <w:rStyle w:val="e-mail"/>
          <w:rFonts w:ascii="Times" w:hAnsi="Times"/>
          <w:noProof w:val="0"/>
        </w:rPr>
      </w:pPr>
      <w:hyperlink r:id="rId8" w:history="1">
        <w:r w:rsidR="007273E8" w:rsidRPr="007273E8">
          <w:rPr>
            <w:rStyle w:val="Hyperlink"/>
            <w:color w:val="auto"/>
            <w:u w:val="none"/>
          </w:rPr>
          <w:t>pouria.khosravi@griffithuni.edu.au</w:t>
        </w:r>
      </w:hyperlink>
      <w:r w:rsidR="007273E8" w:rsidRPr="007273E8">
        <w:rPr>
          <w:rStyle w:val="e-mail"/>
          <w:rFonts w:ascii="Times" w:hAnsi="Times"/>
          <w:noProof w:val="0"/>
        </w:rPr>
        <w:t xml:space="preserve">, </w:t>
      </w:r>
      <w:r w:rsidR="009B2E20">
        <w:rPr>
          <w:rStyle w:val="e-mail"/>
          <w:rFonts w:ascii="Times" w:hAnsi="Times"/>
          <w:noProof w:val="0"/>
        </w:rPr>
        <w:t>{</w:t>
      </w:r>
      <w:proofErr w:type="spellStart"/>
      <w:r w:rsidR="009B2E20" w:rsidRPr="009B2E20">
        <w:t>a.ghapanchi</w:t>
      </w:r>
      <w:proofErr w:type="spellEnd"/>
      <w:r w:rsidR="009B2E20" w:rsidRPr="009B2E20">
        <w:t xml:space="preserve">, </w:t>
      </w:r>
      <w:proofErr w:type="spellStart"/>
      <w:r w:rsidR="009B2E20" w:rsidRPr="009B2E20">
        <w:t>m.blumenstein</w:t>
      </w:r>
      <w:proofErr w:type="spellEnd"/>
      <w:r w:rsidR="009B2E20" w:rsidRPr="009B2E20">
        <w:t>}@griffith.edu.au</w:t>
      </w:r>
      <w:r w:rsidR="007273E8" w:rsidRPr="007273E8">
        <w:rPr>
          <w:rStyle w:val="e-mail"/>
          <w:rFonts w:ascii="Times" w:hAnsi="Times"/>
          <w:noProof w:val="0"/>
        </w:rPr>
        <w:t xml:space="preserve">, </w:t>
      </w:r>
    </w:p>
    <w:p w:rsidR="007273E8" w:rsidRPr="007273E8" w:rsidRDefault="009B1D59" w:rsidP="007273E8">
      <w:pPr>
        <w:pStyle w:val="abstract"/>
      </w:pPr>
      <w:r>
        <w:rPr>
          <w:b/>
        </w:rPr>
        <w:t>Abstract.</w:t>
      </w:r>
      <w:r>
        <w:t xml:space="preserve"> </w:t>
      </w:r>
      <w:r w:rsidR="007273E8" w:rsidRPr="007273E8">
        <w:t xml:space="preserve">This study undertakes a systematic literature review to investigate current empirical studies on the assistive technologies applied in aged care. Our systematic review of 54 studies published from 2000 to 2014 examines the role of assistive technologies in seniors’ daily lives, from enhancements in their mobility to improvements in the social connectedness and decreases in readmission to hospitals. We found eight key issues in aged care that have been targeted by ICT researchers. We also identified the assistive technologies that have been proposed to overcome those problems, and we </w:t>
      </w:r>
      <w:proofErr w:type="spellStart"/>
      <w:r w:rsidR="007273E8" w:rsidRPr="007273E8">
        <w:t>categorised</w:t>
      </w:r>
      <w:proofErr w:type="spellEnd"/>
      <w:r w:rsidR="007273E8" w:rsidRPr="007273E8">
        <w:t xml:space="preserve"> these assistive technologies into six clusters. Our analysis showed significant growth in the number of publications in this area in the past few years. It also showed that most of the studies in this area have been conducted in North America. </w:t>
      </w:r>
    </w:p>
    <w:p w:rsidR="009B1D59" w:rsidRPr="009A3755" w:rsidRDefault="009B1D59" w:rsidP="009B1D59">
      <w:pPr>
        <w:pStyle w:val="heading10"/>
      </w:pPr>
      <w:r w:rsidRPr="009A3755">
        <w:t>1   Introduction</w:t>
      </w:r>
    </w:p>
    <w:p w:rsidR="007273E8" w:rsidRPr="003D0F47" w:rsidRDefault="007273E8" w:rsidP="007273E8">
      <w:pPr>
        <w:pStyle w:val="p1a"/>
      </w:pPr>
      <w:r w:rsidRPr="003D0F47">
        <w:t xml:space="preserve">The number of old adults in our society is growing: in the Australia, the group of people aged </w:t>
      </w:r>
      <w:r w:rsidRPr="008444FA">
        <w:t>65 or older comprised 16% of the population in 2012, and by 2040 this percentage will be 25%</w:t>
      </w:r>
      <w:r>
        <w:rPr>
          <w:rStyle w:val="FootnoteReference"/>
        </w:rPr>
        <w:footnoteReference w:id="1"/>
      </w:r>
      <w:r w:rsidRPr="008444FA">
        <w:t xml:space="preserve">. </w:t>
      </w:r>
      <w:r w:rsidRPr="003D0F47">
        <w:t xml:space="preserve">This increase in the number of old adults will have a substantial impact on the healthcare system and society such as increasing number of old people with chronic diseases social inclusion and need for more professional caregivers </w:t>
      </w:r>
      <w:r w:rsidRPr="003D0F47">
        <w:fldChar w:fldCharType="begin"/>
      </w:r>
      <w:r>
        <w:instrText xml:space="preserve"> ADDIN EN.CITE &lt;EndNote&gt;&lt;Cite&gt;&lt;Author&gt;Pinto&lt;/Author&gt;&lt;Year&gt;2010&lt;/Year&gt;&lt;RecNum&gt;48&lt;/RecNum&gt;&lt;DisplayText&gt;[1]&lt;/DisplayText&gt;&lt;record&gt;&lt;rec-number&gt;48&lt;/rec-number&gt;&lt;foreign-keys&gt;&lt;key app="EN" db-id="t0d9zztxwx5te7etepsvaxemszdsds92t0p0"&gt;48&lt;/key&gt;&lt;/foreign-keys&gt;&lt;ref-type name="Journal Article"&gt;17&lt;/ref-type&gt;&lt;contributors&gt;&lt;authors&gt;&lt;author&gt;Pinto, A&lt;/author&gt;&lt;author&gt;Almeida, JP&lt;/author&gt;&lt;author&gt;Pinto, S&lt;/author&gt;&lt;author&gt;Pereira, J&lt;/author&gt;&lt;author&gt;Oliveira, AG&lt;/author&gt;&lt;author&gt;de Carvalho, M&lt;/author&gt;&lt;/authors&gt;&lt;/contributors&gt;&lt;titles&gt;&lt;title&gt;Home telemonitoring of non-invasive ventilation decreases healthcare utilisation in a prospective controlled trial of patients with amyotrophic lateral sclerosis&lt;/title&gt;&lt;secondary-title&gt;Journal of neurology, neurosurgery, and psychiatry&lt;/secondary-title&gt;&lt;/titles&gt;&lt;periodical&gt;&lt;full-title&gt;Journal of neurology, neurosurgery, and psychiatry&lt;/full-title&gt;&lt;/periodical&gt;&lt;pages&gt;1238&lt;/pages&gt;&lt;volume&gt;81&lt;/volume&gt;&lt;number&gt;11&lt;/number&gt;&lt;dates&gt;&lt;year&gt;2010&lt;/year&gt;&lt;/dates&gt;&lt;isbn&gt;1468-330X&lt;/isbn&gt;&lt;urls&gt;&lt;/urls&gt;&lt;/record&gt;&lt;/Cite&gt;&lt;/EndNote&gt;</w:instrText>
      </w:r>
      <w:r w:rsidRPr="003D0F47">
        <w:fldChar w:fldCharType="separate"/>
      </w:r>
      <w:r>
        <w:rPr>
          <w:noProof/>
        </w:rPr>
        <w:t>[</w:t>
      </w:r>
      <w:hyperlink w:anchor="_ENREF_1" w:tooltip="Pinto, 2010 #48" w:history="1">
        <w:r w:rsidR="00414118">
          <w:rPr>
            <w:noProof/>
          </w:rPr>
          <w:t>1</w:t>
        </w:r>
      </w:hyperlink>
      <w:r>
        <w:rPr>
          <w:noProof/>
        </w:rPr>
        <w:t>]</w:t>
      </w:r>
      <w:r w:rsidRPr="003D0F47">
        <w:fldChar w:fldCharType="end"/>
      </w:r>
      <w:r w:rsidRPr="003D0F47">
        <w:t>.</w:t>
      </w:r>
    </w:p>
    <w:p w:rsidR="007273E8" w:rsidRPr="003D0F47" w:rsidRDefault="00414118" w:rsidP="007273E8">
      <w:pPr>
        <w:pStyle w:val="p1a"/>
      </w:pPr>
      <w:r>
        <w:t>I</w:t>
      </w:r>
      <w:r w:rsidRPr="003D0F47">
        <w:t>nformati</w:t>
      </w:r>
      <w:r>
        <w:t xml:space="preserve">on and communication technology </w:t>
      </w:r>
      <w:r w:rsidRPr="003D0F47">
        <w:t>(ICT)</w:t>
      </w:r>
      <w:r>
        <w:t xml:space="preserve"> applied in various field </w:t>
      </w:r>
      <w:r>
        <w:fldChar w:fldCharType="begin">
          <w:fldData xml:space="preserve">PEVuZE5vdGU+PENpdGU+PEF1dGhvcj5HaGFwYW5jaGk8L0F1dGhvcj48WWVhcj4yMDExPC9ZZWFy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</w:fldData>
        </w:fldChar>
      </w:r>
      <w:r>
        <w:instrText xml:space="preserve"> ADDIN EN.CITE </w:instrText>
      </w:r>
      <w:r>
        <w:fldChar w:fldCharType="begin">
          <w:fldData xml:space="preserve">PEVuZE5vdGU+PENpdGU+PEF1dGhvcj5HaGFwYW5jaGk8L0F1dGhvcj48WWVhcj4yMDExPC9ZZWFy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</w:fldData>
        </w:fldChar>
      </w:r>
      <w:r>
        <w:instrText xml:space="preserve"> ADDIN EN.CITE.DATA </w:instrText>
      </w:r>
      <w:r>
        <w:fldChar w:fldCharType="end"/>
      </w:r>
      <w:r>
        <w:fldChar w:fldCharType="separate"/>
      </w:r>
      <w:r>
        <w:rPr>
          <w:noProof/>
        </w:rPr>
        <w:t>[</w:t>
      </w:r>
      <w:hyperlink w:anchor="_ENREF_2" w:tooltip="Ghapanchi, 2011 #4" w:history="1">
        <w:r>
          <w:rPr>
            <w:noProof/>
          </w:rPr>
          <w:t>2-8</w:t>
        </w:r>
      </w:hyperlink>
      <w:r>
        <w:rPr>
          <w:noProof/>
        </w:rPr>
        <w:t>]</w:t>
      </w:r>
      <w:r>
        <w:fldChar w:fldCharType="end"/>
      </w:r>
      <w:r>
        <w:t xml:space="preserve"> and recently </w:t>
      </w:r>
      <w:r w:rsidR="007273E8" w:rsidRPr="003D0F47">
        <w:t xml:space="preserve">have transformed daily life of seniors and offer a great potential to improve the health of these group of people </w:t>
      </w:r>
      <w:r w:rsidR="007273E8">
        <w:fldChar w:fldCharType="begin"/>
      </w:r>
      <w:r>
        <w:instrText xml:space="preserve"> ADDIN EN.CITE &lt;EndNote&gt;&lt;Cite&gt;&lt;Author&gt;Bickmore&lt;/Author&gt;&lt;Year&gt;2005&lt;/Year&gt;&lt;RecNum&gt;21&lt;/RecNum&gt;&lt;DisplayText&gt;[9]&lt;/DisplayText&gt;&lt;record&gt;&lt;rec-number&gt;21&lt;/rec-number&gt;&lt;foreign-keys&gt;&lt;key app="EN" db-id="p29ffr9t1xvediesve6vrsd3vszvs5va0sw0"&gt;21&lt;/key&gt;&lt;/foreign-keys&gt;&lt;ref-type name="Journal Article"&gt;17&lt;/ref-type&gt;&lt;contributors&gt;&lt;authors&gt;&lt;author&gt;Bickmore, Timothy W&lt;/author&gt;&lt;author&gt;Caruso, Lisa&lt;/author&gt;&lt;author&gt;Clough-Gorr, Kerri&lt;/author&gt;&lt;author&gt;Heeren, Tim&lt;/author&gt;&lt;/authors&gt;&lt;/contributors&gt;&lt;titles&gt;&lt;title&gt;‘It&amp;apos;s just like you talk to a friend’relational agents for older adults&lt;/title&gt;&lt;secondary-title&gt;Interacting with Computers&lt;/secondary-title&gt;&lt;/titles&gt;&lt;periodical&gt;&lt;full-title&gt;Interacting with Computers&lt;/full-title&gt;&lt;/periodical&gt;&lt;pages&gt;711-735&lt;/pages&gt;&lt;volume&gt;17&lt;/volume&gt;&lt;number&gt;6&lt;/number&gt;&lt;dates&gt;&lt;year&gt;2005&lt;/year&gt;&lt;/dates&gt;&lt;isbn&gt;0953-5438&lt;/isbn&gt;&lt;urls&gt;&lt;/urls&gt;&lt;/record&gt;&lt;/Cite&gt;&lt;/EndNote&gt;</w:instrText>
      </w:r>
      <w:r w:rsidR="007273E8">
        <w:fldChar w:fldCharType="separate"/>
      </w:r>
      <w:r>
        <w:rPr>
          <w:noProof/>
        </w:rPr>
        <w:t>[</w:t>
      </w:r>
      <w:hyperlink w:anchor="_ENREF_9" w:tooltip="Bickmore, 2005 #21" w:history="1">
        <w:r>
          <w:rPr>
            <w:noProof/>
          </w:rPr>
          <w:t>9</w:t>
        </w:r>
      </w:hyperlink>
      <w:r>
        <w:rPr>
          <w:noProof/>
        </w:rPr>
        <w:t>]</w:t>
      </w:r>
      <w:r w:rsidR="007273E8">
        <w:fldChar w:fldCharType="end"/>
      </w:r>
      <w:r w:rsidR="007273E8" w:rsidRPr="003D0F47">
        <w:t xml:space="preserve">. Various technologies, such as the robot, general ICT and sensor technology have been used to manage specific health problems </w:t>
      </w:r>
      <w:r w:rsidR="007273E8" w:rsidRPr="003D0F47">
        <w:fldChar w:fldCharType="begin"/>
      </w:r>
      <w:r>
        <w:instrText xml:space="preserve"> ADDIN EN.CITE &lt;EndNote&gt;&lt;Cite&gt;&lt;Author&gt;Heerink&lt;/Author&gt;&lt;Year&gt;2010&lt;/Year&gt;&lt;RecNum&gt;57&lt;/RecNum&gt;&lt;DisplayText&gt;[10]&lt;/DisplayText&gt;&lt;record&gt;&lt;rec-number&gt;57&lt;/rec-number&gt;&lt;foreign-keys&gt;&lt;key app="EN" db-id="t0d9zztxwx5te7etepsvaxemszdsds92t0p0"&gt;57&lt;/key&gt;&lt;/foreign-keys&gt;&lt;ref-type name="Journal Article"&gt;17&lt;/ref-type&gt;&lt;contributors&gt;&lt;authors&gt;&lt;author&gt;Heerink, Marcel&lt;/author&gt;&lt;author&gt;Kröse, Ben&lt;/author&gt;&lt;author&gt;Evers, Vanessa&lt;/author&gt;&lt;author&gt;Wielinga, Bob&lt;/author&gt;&lt;/authors&gt;&lt;/contributors&gt;&lt;titles&gt;&lt;title&gt;Assessing acceptance of assistive social agent technology by older adults: the almere model&lt;/title&gt;&lt;secondary-title&gt;International journal of social robotics&lt;/secondary-title&gt;&lt;/titles&gt;&lt;periodical&gt;&lt;full-title&gt;International journal of social robotics&lt;/full-title&gt;&lt;/periodical&gt;&lt;pages&gt;361-375&lt;/pages&gt;&lt;volume&gt;2&lt;/volume&gt;&lt;number&gt;4&lt;/number&gt;&lt;dates&gt;&lt;year&gt;2010&lt;/year&gt;&lt;/dates&gt;&lt;isbn&gt;1875-4791&lt;/isbn&gt;&lt;urls&gt;&lt;/urls&gt;&lt;/record&gt;&lt;/Cite&gt;&lt;/EndNote&gt;</w:instrText>
      </w:r>
      <w:r w:rsidR="007273E8" w:rsidRPr="003D0F47">
        <w:fldChar w:fldCharType="separate"/>
      </w:r>
      <w:r>
        <w:rPr>
          <w:noProof/>
        </w:rPr>
        <w:t>[</w:t>
      </w:r>
      <w:hyperlink w:anchor="_ENREF_10" w:tooltip="Heerink, 2010 #57" w:history="1">
        <w:r>
          <w:rPr>
            <w:noProof/>
          </w:rPr>
          <w:t>10</w:t>
        </w:r>
      </w:hyperlink>
      <w:r>
        <w:rPr>
          <w:noProof/>
        </w:rPr>
        <w:t>]</w:t>
      </w:r>
      <w:r w:rsidR="007273E8" w:rsidRPr="003D0F47">
        <w:fldChar w:fldCharType="end"/>
      </w:r>
      <w:r w:rsidR="007273E8" w:rsidRPr="003D0F47">
        <w:t>. These ICTs, which are commonly known as assistive technologies, are defined by Marshal (1997)</w:t>
      </w:r>
      <w:r w:rsidR="007273E8">
        <w:t xml:space="preserve"> </w:t>
      </w:r>
      <w:r w:rsidR="007273E8">
        <w:fldChar w:fldCharType="begin"/>
      </w:r>
      <w:r>
        <w:instrText xml:space="preserve"> ADDIN EN.CITE &lt;EndNote&gt;&lt;Cite&gt;&lt;Author&gt;Marshall&lt;/Author&gt;&lt;Year&gt;1997&lt;/Year&gt;&lt;RecNum&gt;22&lt;/RecNum&gt;&lt;DisplayText&gt;[11]&lt;/DisplayText&gt;&lt;record&gt;&lt;rec-number&gt;22&lt;/rec-number&gt;&lt;foreign-keys&gt;&lt;key app="EN" db-id="vwx02dr5asf2vjea2aep2f0qvepw2v0095va"&gt;22&lt;/key&gt;&lt;/foreign-keys&gt;&lt;ref-type name="Journal Article"&gt;17&lt;/ref-type&gt;&lt;contributors&gt;&lt;authors&gt;&lt;author&gt;Marshall, Mary&lt;/author&gt;&lt;/authors&gt;&lt;/contributors&gt;&lt;titles&gt;&lt;title&gt;State of the art in dementia care&lt;/title&gt;&lt;/titles&gt;&lt;dates&gt;&lt;year&gt;1997&lt;/year&gt;&lt;/dates&gt;&lt;urls&gt;&lt;/urls&gt;&lt;/record&gt;&lt;/Cite&gt;&lt;/EndNote&gt;</w:instrText>
      </w:r>
      <w:r w:rsidR="007273E8">
        <w:fldChar w:fldCharType="separate"/>
      </w:r>
      <w:r>
        <w:rPr>
          <w:noProof/>
        </w:rPr>
        <w:t>[</w:t>
      </w:r>
      <w:hyperlink w:anchor="_ENREF_11" w:tooltip="Marshall, 1997 #22" w:history="1">
        <w:r>
          <w:rPr>
            <w:noProof/>
          </w:rPr>
          <w:t>11</w:t>
        </w:r>
      </w:hyperlink>
      <w:r>
        <w:rPr>
          <w:noProof/>
        </w:rPr>
        <w:t>]</w:t>
      </w:r>
      <w:r w:rsidR="007273E8">
        <w:fldChar w:fldCharType="end"/>
      </w:r>
      <w:r w:rsidR="007273E8" w:rsidRPr="003D0F47">
        <w:t xml:space="preserve"> as “any item, piece of equipment, product or system, whether acquired commercially, off-the-shelf, modified or customized, that is used to increase, maintain or improve functional capabilities of individuals with cognitive, physical or communication disabilities”. </w:t>
      </w:r>
    </w:p>
    <w:p w:rsidR="007273E8" w:rsidRPr="003D0F47" w:rsidRDefault="007273E8" w:rsidP="007273E8">
      <w:pPr>
        <w:pStyle w:val="p1a"/>
      </w:pPr>
      <w:r w:rsidRPr="003D0F47">
        <w:t xml:space="preserve">Studies demonstrate that ICT has been used for a variety of purposes to help seniors in their daily life. Assistive technologies have a wide range covering from computer use to the most advanced robot </w:t>
      </w:r>
      <w:r w:rsidRPr="00A87051">
        <w:t xml:space="preserve">technology </w:t>
      </w:r>
      <w:r>
        <w:fldChar w:fldCharType="begin"/>
      </w:r>
      <w:r w:rsidR="00414118">
        <w:instrText xml:space="preserve"> ADDIN EN.CITE &lt;EndNote&gt;&lt;Cite&gt;&lt;Author&gt;Demiris&lt;/Author&gt;&lt;Year&gt;2013&lt;/Year&gt;&lt;RecNum&gt;9&lt;/RecNum&gt;&lt;DisplayText&gt;[12, 13]&lt;/DisplayText&gt;&lt;record&gt;&lt;rec-number&gt;9&lt;/rec-number&gt;&lt;foreign-keys&gt;&lt;key app="EN" db-id="vwx02dr5asf2vjea2aep2f0qvepw2v0095va"&gt;9&lt;/key&gt;&lt;/foreign-keys&gt;&lt;ref-type name="Journal Article"&gt;17&lt;/ref-type&gt;&lt;contributors&gt;&lt;authors&gt;&lt;author&gt;Demiris, George&lt;/author&gt;&lt;author&gt;Thompson, Hilaire J&lt;/author&gt;&lt;author&gt;Reeder, Blaine&lt;/author&gt;&lt;author&gt;Wilamowska, Katarzyna&lt;/author&gt;&lt;author&gt;Zaslavsky, Oleg&lt;/author&gt;&lt;/authors&gt;&lt;/contributors&gt;&lt;titles&gt;&lt;title&gt;Using informatics to capture older adults’ wellness&lt;/title&gt;&lt;secondary-title&gt;International journal of medical informatics&lt;/secondary-title&gt;&lt;/titles&gt;&lt;periodical&gt;&lt;full-title&gt;International journal of medical informatics&lt;/full-title&gt;&lt;/periodical&gt;&lt;pages&gt;e232-e241&lt;/pages&gt;&lt;volume&gt;82&lt;/volume&gt;&lt;number&gt;11&lt;/number&gt;&lt;dates&gt;&lt;year&gt;2013&lt;/year&gt;&lt;/dates&gt;&lt;isbn&gt;1386-5056&lt;/isbn&gt;&lt;urls&gt;&lt;/urls&gt;&lt;/record&gt;&lt;/Cite&gt;&lt;Cite&gt;&lt;Author&gt;Broadbent&lt;/Author&gt;&lt;Year&gt;2009&lt;/Year&gt;&lt;RecNum&gt;19&lt;/RecNum&gt;&lt;record&gt;&lt;rec-number&gt;19&lt;/rec-number&gt;&lt;foreign-keys&gt;&lt;key app="EN" db-id="vwx02dr5asf2vjea2aep2f0qvepw2v0095va"&gt;19&lt;/key&gt;&lt;/foreign-keys&gt;&lt;ref-type name="Journal Article"&gt;17&lt;/ref-type&gt;&lt;contributors&gt;&lt;authors&gt;&lt;author&gt;Broadbent, Elizabeth&lt;/author&gt;&lt;author&gt;Stafford, Rebecca&lt;/author&gt;&lt;author&gt;MacDonald, Bruce&lt;/author&gt;&lt;/authors&gt;&lt;/contributors&gt;&lt;titles&gt;&lt;title&gt;Acceptance of healthcare robots for the older population: review and future directions&lt;/title&gt;&lt;secondary-title&gt;International Journal of Social Robotics&lt;/secondary-title&gt;&lt;/titles&gt;&lt;periodical&gt;&lt;full-title&gt;International Journal of Social Robotics&lt;/full-title&gt;&lt;/periodical&gt;&lt;pages&gt;319-330&lt;/pages&gt;&lt;volume&gt;1&lt;/volume&gt;&lt;number&gt;4&lt;/number&gt;&lt;dates&gt;&lt;year&gt;2009&lt;/year&gt;&lt;/dates&gt;&lt;isbn&gt;1875-4791&lt;/isbn&gt;&lt;urls&gt;&lt;/urls&gt;&lt;/record&gt;&lt;/Cite&gt;&lt;/EndNote&gt;</w:instrText>
      </w:r>
      <w:r>
        <w:fldChar w:fldCharType="separate"/>
      </w:r>
      <w:r w:rsidR="00414118">
        <w:rPr>
          <w:noProof/>
        </w:rPr>
        <w:t>[</w:t>
      </w:r>
      <w:hyperlink w:anchor="_ENREF_12" w:tooltip="Demiris, 2013 #9" w:history="1">
        <w:r w:rsidR="00414118">
          <w:rPr>
            <w:noProof/>
          </w:rPr>
          <w:t>12</w:t>
        </w:r>
      </w:hyperlink>
      <w:r w:rsidR="00414118">
        <w:rPr>
          <w:noProof/>
        </w:rPr>
        <w:t xml:space="preserve">, </w:t>
      </w:r>
      <w:hyperlink w:anchor="_ENREF_13" w:tooltip="Broadbent, 2009 #19" w:history="1">
        <w:r w:rsidR="00414118">
          <w:rPr>
            <w:noProof/>
          </w:rPr>
          <w:t>13</w:t>
        </w:r>
      </w:hyperlink>
      <w:r w:rsidR="00414118">
        <w:rPr>
          <w:noProof/>
        </w:rPr>
        <w:t>]</w:t>
      </w:r>
      <w:r>
        <w:fldChar w:fldCharType="end"/>
      </w:r>
      <w:r w:rsidRPr="00A87051">
        <w:t>. Due to th</w:t>
      </w:r>
      <w:r w:rsidRPr="003D0F47">
        <w:t xml:space="preserve">e above variability, </w:t>
      </w:r>
      <w:r w:rsidRPr="003D0F47">
        <w:lastRenderedPageBreak/>
        <w:t>however, there is lack of the studies to show the bigger picture and outcome of these technologies. Therefore, in this systematic literature review, we identify assistive technologies that are designed to help seniors in their daily life and relieve their problems. This study aims to fill the gap identified in the literature and provides a broader picture of elderly’s problem and the various technology interventions proposed to help them. Therefore, this study poses the following research questions:</w:t>
      </w:r>
    </w:p>
    <w:p w:rsidR="007273E8" w:rsidRPr="003D0F47" w:rsidRDefault="007273E8" w:rsidP="007273E8">
      <w:pPr>
        <w:pStyle w:val="p1a"/>
      </w:pPr>
      <w:r w:rsidRPr="003D0F47">
        <w:t>RQ1. What problems of the elderly have been targeted and investigated by ICT researchers?</w:t>
      </w:r>
    </w:p>
    <w:p w:rsidR="007273E8" w:rsidRPr="003D0F47" w:rsidRDefault="007273E8" w:rsidP="007273E8">
      <w:pPr>
        <w:pStyle w:val="p1a"/>
      </w:pPr>
      <w:r w:rsidRPr="003D0F47">
        <w:t>RQ2. What technologies have been proposed for aged care problems?</w:t>
      </w:r>
    </w:p>
    <w:p w:rsidR="007273E8" w:rsidRDefault="007273E8" w:rsidP="007273E8">
      <w:pPr>
        <w:pStyle w:val="p1a"/>
      </w:pPr>
      <w:r w:rsidRPr="003D0F47">
        <w:t xml:space="preserve">This study contributes to the literature on assistive technologies in various ways. First, it furthers the attempt to identify seniors’ problems and the technologies proposed to assist them. Second, the findings of this study should enable practitioners to better understand the various technologies. With this understanding, practitioners can better advise seniors as to how they might gain an improved quality of life through the use of appropriate assistive technologies.  </w:t>
      </w:r>
    </w:p>
    <w:p w:rsidR="009B1D59" w:rsidRPr="009A3755" w:rsidRDefault="007131A7" w:rsidP="009B1D59">
      <w:pPr>
        <w:pStyle w:val="heading10"/>
      </w:pPr>
      <w:r>
        <w:t>2</w:t>
      </w:r>
      <w:r w:rsidR="009B1D59" w:rsidRPr="009A3755">
        <w:t xml:space="preserve">   </w:t>
      </w:r>
      <w:r w:rsidR="007273E8">
        <w:t xml:space="preserve">Methodology </w:t>
      </w:r>
    </w:p>
    <w:p w:rsidR="007273E8" w:rsidRDefault="007273E8" w:rsidP="007273E8">
      <w:pPr>
        <w:pStyle w:val="p1a"/>
      </w:pPr>
      <w:r w:rsidRPr="0064425B">
        <w:t>To classify, assess and interpret the existing empirical studies and answer our research questions, a systematic literature review was conducted in this study</w:t>
      </w:r>
      <w:r w:rsidRPr="0064425B">
        <w:fldChar w:fldCharType="begin"/>
      </w:r>
      <w:r w:rsidR="00414118">
        <w:instrText xml:space="preserve"> ADDIN EN.CITE &lt;EndNote&gt;&lt;Cite&gt;&lt;Author&gt;Kitchenham&lt;/Author&gt;&lt;Year&gt;2004&lt;/Year&gt;&lt;RecNum&gt;47&lt;/RecNum&gt;&lt;DisplayText&gt;[14]&lt;/DisplayText&gt;&lt;record&gt;&lt;rec-number&gt;47&lt;/rec-number&gt;&lt;foreign-keys&gt;&lt;key app="EN" db-id="t0d9zztxwx5te7etepsvaxemszdsds92t0p0"&gt;47&lt;/key&gt;&lt;/foreign-keys&gt;&lt;ref-type name="Journal Article"&gt;17&lt;/ref-type&gt;&lt;contributors&gt;&lt;authors&gt;&lt;author&gt;Kitchenham, Barbara&lt;/author&gt;&lt;/authors&gt;&lt;/contributors&gt;&lt;titles&gt;&lt;title&gt;Procedures for performing systematic reviews&lt;/title&gt;&lt;/titles&gt;&lt;dates&gt;&lt;year&gt;2004&lt;/year&gt;&lt;/dates&gt;&lt;urls&gt;&lt;/urls&gt;&lt;/record&gt;&lt;/Cite&gt;&lt;/EndNote&gt;</w:instrText>
      </w:r>
      <w:r w:rsidRPr="0064425B">
        <w:fldChar w:fldCharType="separate"/>
      </w:r>
      <w:r w:rsidR="00414118">
        <w:rPr>
          <w:noProof/>
        </w:rPr>
        <w:t>[</w:t>
      </w:r>
      <w:hyperlink w:anchor="_ENREF_14" w:tooltip="Kitchenham, 2004 #47" w:history="1">
        <w:r w:rsidR="00414118">
          <w:rPr>
            <w:noProof/>
          </w:rPr>
          <w:t>14</w:t>
        </w:r>
      </w:hyperlink>
      <w:r w:rsidR="00414118">
        <w:rPr>
          <w:noProof/>
        </w:rPr>
        <w:t>]</w:t>
      </w:r>
      <w:r w:rsidRPr="0064425B">
        <w:fldChar w:fldCharType="end"/>
      </w:r>
      <w:r w:rsidRPr="0064425B">
        <w:t xml:space="preserve">. Many studies have used the same approach </w:t>
      </w:r>
      <w:r w:rsidRPr="0064425B">
        <w:fldChar w:fldCharType="begin">
          <w:fldData xml:space="preserve">PEVuZE5vdGU+PENpdGU+PEF1dGhvcj5HaGFuYmFyemFkZWg8L0F1dGhvcj48WWVhcj4yMDE0PC9Z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</w:fldData>
        </w:fldChar>
      </w:r>
      <w:r w:rsidR="00414118">
        <w:instrText xml:space="preserve"> ADDIN EN.CITE </w:instrText>
      </w:r>
      <w:r w:rsidR="00414118">
        <w:fldChar w:fldCharType="begin">
          <w:fldData xml:space="preserve">PEVuZE5vdGU+PENpdGU+PEF1dGhvcj5HaGFuYmFyemFkZWg8L0F1dGhvcj48WWVhcj4yMDE0PC9Z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</w:fldData>
        </w:fldChar>
      </w:r>
      <w:r w:rsidR="00414118">
        <w:instrText xml:space="preserve"> ADDIN EN.CITE.DATA </w:instrText>
      </w:r>
      <w:r w:rsidR="00414118">
        <w:fldChar w:fldCharType="end"/>
      </w:r>
      <w:r w:rsidRPr="0064425B">
        <w:fldChar w:fldCharType="separate"/>
      </w:r>
      <w:r w:rsidR="00414118">
        <w:rPr>
          <w:noProof/>
        </w:rPr>
        <w:t>[</w:t>
      </w:r>
      <w:hyperlink w:anchor="_ENREF_15" w:tooltip="Ghanbarzadeh, 2014 #65" w:history="1">
        <w:r w:rsidR="00414118">
          <w:rPr>
            <w:noProof/>
          </w:rPr>
          <w:t>15-21</w:t>
        </w:r>
      </w:hyperlink>
      <w:r w:rsidR="00414118">
        <w:rPr>
          <w:noProof/>
        </w:rPr>
        <w:t>]</w:t>
      </w:r>
      <w:r w:rsidRPr="0064425B">
        <w:fldChar w:fldCharType="end"/>
      </w:r>
      <w:r w:rsidRPr="0064425B">
        <w:t xml:space="preserve">. Following the guidelines proposed by </w:t>
      </w:r>
      <w:hyperlink w:anchor="_ENREF_14" w:tooltip="Kitchenham, 2004 #47" w:history="1">
        <w:r w:rsidR="00414118" w:rsidRPr="0064425B">
          <w:fldChar w:fldCharType="begin"/>
        </w:r>
        <w:r w:rsidR="00414118">
          <w:instrText xml:space="preserve"> ADDIN EN.CITE &lt;EndNote&gt;&lt;Cite AuthorYear="1"&gt;&lt;Author&gt;Kitchenham&lt;/Author&gt;&lt;Year&gt;2004&lt;/Year&gt;&lt;RecNum&gt;47&lt;/RecNum&gt;&lt;DisplayText&gt;Kitchenham [14]&lt;/DisplayText&gt;&lt;record&gt;&lt;rec-number&gt;47&lt;/rec-number&gt;&lt;foreign-keys&gt;&lt;key app="EN" db-id="t0d9zztxwx5te7etepsvaxemszdsds92t0p0"&gt;47&lt;/key&gt;&lt;/foreign-keys&gt;&lt;ref-type name="Journal Article"&gt;17&lt;/ref-type&gt;&lt;contributors&gt;&lt;authors&gt;&lt;author&gt;Kitchenham, Barbara&lt;/author&gt;&lt;/authors&gt;&lt;/contributors&gt;&lt;titles&gt;&lt;title&gt;Procedures for performing systematic reviews&lt;/title&gt;&lt;/titles&gt;&lt;dates&gt;&lt;year&gt;2004&lt;/year&gt;&lt;/dates&gt;&lt;urls&gt;&lt;/urls&gt;&lt;/record&gt;&lt;/Cite&gt;&lt;/EndNote&gt;</w:instrText>
        </w:r>
        <w:r w:rsidR="00414118" w:rsidRPr="0064425B">
          <w:fldChar w:fldCharType="separate"/>
        </w:r>
        <w:r w:rsidR="00414118">
          <w:rPr>
            <w:noProof/>
          </w:rPr>
          <w:t>Kitchenham [14]</w:t>
        </w:r>
        <w:r w:rsidR="00414118" w:rsidRPr="0064425B">
          <w:fldChar w:fldCharType="end"/>
        </w:r>
      </w:hyperlink>
      <w:r w:rsidRPr="0064425B">
        <w:t>, we conducted the study in three stages, namely, planning, conducting, and reporting the review.</w:t>
      </w:r>
    </w:p>
    <w:p w:rsidR="007273E8" w:rsidRPr="007273E8" w:rsidRDefault="007273E8" w:rsidP="007273E8">
      <w:pPr>
        <w:pStyle w:val="heading20"/>
      </w:pPr>
      <w:r>
        <w:t>2.1</w:t>
      </w:r>
      <w:r>
        <w:tab/>
      </w:r>
      <w:r w:rsidRPr="007273E8">
        <w:t xml:space="preserve">Search terms </w:t>
      </w:r>
    </w:p>
    <w:p w:rsidR="007273E8" w:rsidRPr="0064425B" w:rsidRDefault="007273E8" w:rsidP="007273E8">
      <w:pPr>
        <w:pStyle w:val="p1a"/>
      </w:pPr>
      <w:r w:rsidRPr="0064425B">
        <w:t xml:space="preserve">We undertook systematic searches using keywords of publications between 2000 to the present in the following databases: </w:t>
      </w:r>
      <w:proofErr w:type="spellStart"/>
      <w:r w:rsidRPr="0064425B">
        <w:t>ScienceDirect</w:t>
      </w:r>
      <w:proofErr w:type="spellEnd"/>
      <w:r w:rsidRPr="0064425B">
        <w:t xml:space="preserve">, PubMed, ProQuest and IEEE Explore. The following keywords were used: (“elderly” or “older” or “aged” or “senior” or “elders”) AND (“technology” or “adoption” or “benefits” or “information and communication technology” or “intervention”) in the publication’s titles, keywords, abstracts or full texts. </w:t>
      </w:r>
    </w:p>
    <w:p w:rsidR="007273E8" w:rsidRPr="00044ECF" w:rsidRDefault="00044ECF" w:rsidP="00044ECF">
      <w:pPr>
        <w:pStyle w:val="heading20"/>
      </w:pPr>
      <w:r>
        <w:t xml:space="preserve">2.2   </w:t>
      </w:r>
      <w:r w:rsidR="007273E8" w:rsidRPr="00044ECF">
        <w:t xml:space="preserve">Inclusion/ exclusion criteria </w:t>
      </w:r>
    </w:p>
    <w:p w:rsidR="007273E8" w:rsidRPr="0064425B" w:rsidRDefault="007273E8" w:rsidP="007273E8">
      <w:pPr>
        <w:pStyle w:val="p1a"/>
      </w:pPr>
      <w:r w:rsidRPr="0064425B">
        <w:t xml:space="preserve">We included studies involving seniors aged 60 or older with different types of study designs. The studies had to include technologies related to aged care problems. We included studies that applied to help seniors and provide evidence of changes ranged in seniors’ daily life. Studies in languages other than English were excluded. </w:t>
      </w:r>
    </w:p>
    <w:p w:rsidR="007273E8" w:rsidRPr="00FD7A74" w:rsidRDefault="007273E8" w:rsidP="007273E8">
      <w:pPr>
        <w:pStyle w:val="heading20"/>
        <w:numPr>
          <w:ilvl w:val="1"/>
          <w:numId w:val="8"/>
        </w:numPr>
        <w:tabs>
          <w:tab w:val="clear" w:pos="510"/>
        </w:tabs>
        <w:spacing w:before="360" w:after="160" w:line="276" w:lineRule="auto"/>
        <w:jc w:val="left"/>
        <w:outlineLvl w:val="1"/>
      </w:pPr>
      <w:r>
        <w:lastRenderedPageBreak/>
        <w:t xml:space="preserve">  </w:t>
      </w:r>
      <w:r w:rsidRPr="00FD7A74">
        <w:t>Data extraction and synthesis</w:t>
      </w:r>
    </w:p>
    <w:p w:rsidR="007273E8" w:rsidRDefault="007273E8" w:rsidP="007273E8">
      <w:pPr>
        <w:pStyle w:val="p1a"/>
      </w:pPr>
      <w:r w:rsidRPr="0064425B">
        <w:t xml:space="preserve">First, two authors independently reviewed the abstracts of the retrieved sources and agreed on the included articles. In total, 2069 titles and abstracts were screened to find the qualified studies for the review. Full papers of 248 studies were retrieved and evaluated by the authors. Based on the predefined criteria, </w:t>
      </w:r>
      <w:r>
        <w:t>54</w:t>
      </w:r>
      <w:r w:rsidRPr="0064425B">
        <w:t xml:space="preserve"> articles were included in this review</w:t>
      </w:r>
      <w:r w:rsidR="00FE7A59">
        <w:t xml:space="preserve"> (Fig 1)</w:t>
      </w:r>
      <w:r w:rsidRPr="0064425B">
        <w:t>. In addition, an independent reviewer independently evaluated the paper against the inclusio</w:t>
      </w:r>
      <w:r>
        <w:t xml:space="preserve">n criteria. </w:t>
      </w:r>
      <w:r w:rsidRPr="0064425B">
        <w:t xml:space="preserve">Subsequently, the key details were extracted and </w:t>
      </w:r>
      <w:proofErr w:type="spellStart"/>
      <w:r w:rsidRPr="0064425B">
        <w:t>synthesised</w:t>
      </w:r>
      <w:proofErr w:type="spellEnd"/>
      <w:r w:rsidRPr="0064425B">
        <w:t xml:space="preserve"> from the </w:t>
      </w:r>
      <w:r>
        <w:t>54</w:t>
      </w:r>
      <w:r w:rsidRPr="0064425B">
        <w:t xml:space="preserve"> studies included in our systematic review. For the analysis of the data and to draw diagrams we used Microsoft Excel.</w:t>
      </w:r>
    </w:p>
    <w:p w:rsidR="00FE7A59" w:rsidRDefault="00FE7A59" w:rsidP="00FE7A59"/>
    <w:p w:rsidR="00FE7A59" w:rsidRDefault="00FE7A59" w:rsidP="00FE7A59">
      <w:pPr>
        <w:autoSpaceDE w:val="0"/>
        <w:autoSpaceDN w:val="0"/>
        <w:adjustRightInd w:val="0"/>
        <w:rPr>
          <w:rFonts w:ascii="Times New Roman" w:hAnsi="Times New Roman"/>
          <w:sz w:val="24"/>
          <w:szCs w:val="24"/>
        </w:rPr>
      </w:pPr>
    </w:p>
    <w:p w:rsidR="00FE7A59" w:rsidRDefault="00FE7A59" w:rsidP="00FE7A59">
      <w:pPr>
        <w:autoSpaceDE w:val="0"/>
        <w:autoSpaceDN w:val="0"/>
        <w:adjustRightInd w:val="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58752" behindDoc="0" locked="0" layoutInCell="1" allowOverlap="1">
                <wp:simplePos x="0" y="0"/>
                <wp:positionH relativeFrom="column">
                  <wp:posOffset>2176780</wp:posOffset>
                </wp:positionH>
                <wp:positionV relativeFrom="paragraph">
                  <wp:posOffset>47294</wp:posOffset>
                </wp:positionV>
                <wp:extent cx="1283335" cy="471170"/>
                <wp:effectExtent l="0" t="0" r="12065" b="2413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Publications identified through databases (n=2035)</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 o:spid="_x0000_s1026" style="position:absolute;left:0;text-align:left;margin-left:171.4pt;margin-top:3.7pt;width:101.05pt;height:37.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">
                <v:textbox>
                  <w:txbxContent>
                    <w:p w:rsidR="00FE7A59" w:rsidRDefault="00FE7A59" w:rsidP="00FE7A59">
                      <w:pPr>
                        <w:pStyle w:val="Default"/>
                        <w:rPr>
                          <w:sz w:val="16"/>
                          <w:szCs w:val="16"/>
                        </w:rPr>
                      </w:pPr>
                      <w:r>
                        <w:rPr>
                          <w:sz w:val="16"/>
                          <w:szCs w:val="16"/>
                        </w:rPr>
                        <w:t>Publications identified through databases (n=2035)</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48512" behindDoc="0" locked="0" layoutInCell="1" allowOverlap="1" wp14:anchorId="3608FF88" wp14:editId="123FD5DB">
                <wp:simplePos x="0" y="0"/>
                <wp:positionH relativeFrom="column">
                  <wp:posOffset>2763520</wp:posOffset>
                </wp:positionH>
                <wp:positionV relativeFrom="paragraph">
                  <wp:posOffset>64770</wp:posOffset>
                </wp:positionV>
                <wp:extent cx="635" cy="210820"/>
                <wp:effectExtent l="76200" t="0" r="75565" b="5588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315BF767" id="_x0000_t32" coordsize="21600,21600" o:spt="32" o:oned="t" path="m,l21600,21600e" filled="f">
                <v:path arrowok="t" fillok="f" o:connecttype="none"/>
                <o:lock v:ext="edit" shapetype="t"/>
              </v:shapetype>
              <v:shape id="Straight Arrow Connector 19" o:spid="_x0000_s1026" type="#_x0000_t32" style="position:absolute;margin-left:217.6pt;margin-top:5.1pt;width:.05pt;height:16.6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">
                <v:stroke endarrow="block"/>
              </v:shape>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49536" behindDoc="0" locked="0" layoutInCell="1" allowOverlap="1" wp14:anchorId="250BB249" wp14:editId="4CC35992">
                <wp:simplePos x="0" y="0"/>
                <wp:positionH relativeFrom="column">
                  <wp:posOffset>2176780</wp:posOffset>
                </wp:positionH>
                <wp:positionV relativeFrom="paragraph">
                  <wp:posOffset>4445</wp:posOffset>
                </wp:positionV>
                <wp:extent cx="1283335" cy="471170"/>
                <wp:effectExtent l="0" t="0" r="12065" b="2413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Duplicate publications removed </w:t>
                            </w:r>
                          </w:p>
                          <w:p w:rsidR="00FE7A59" w:rsidRDefault="00FE7A59" w:rsidP="00FE7A59">
                            <w:pPr>
                              <w:pStyle w:val="Default"/>
                              <w:rPr>
                                <w:sz w:val="16"/>
                                <w:szCs w:val="16"/>
                              </w:rPr>
                            </w:pPr>
                            <w:r>
                              <w:rPr>
                                <w:sz w:val="16"/>
                                <w:szCs w:val="16"/>
                              </w:rPr>
                              <w:t xml:space="preserve"> (n=1996)</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27" style="position:absolute;left:0;text-align:left;margin-left:171.4pt;margin-top:.35pt;width:101.05pt;height:37.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">
                <v:textbox>
                  <w:txbxContent>
                    <w:p w:rsidR="00FE7A59" w:rsidRDefault="00FE7A59" w:rsidP="00FE7A59">
                      <w:pPr>
                        <w:pStyle w:val="Default"/>
                        <w:rPr>
                          <w:sz w:val="16"/>
                          <w:szCs w:val="16"/>
                        </w:rPr>
                      </w:pPr>
                      <w:r>
                        <w:rPr>
                          <w:sz w:val="16"/>
                          <w:szCs w:val="16"/>
                        </w:rPr>
                        <w:t xml:space="preserve">Duplicate publications removed </w:t>
                      </w:r>
                    </w:p>
                    <w:p w:rsidR="00FE7A59" w:rsidRDefault="00FE7A59" w:rsidP="00FE7A59">
                      <w:pPr>
                        <w:pStyle w:val="Default"/>
                        <w:rPr>
                          <w:sz w:val="16"/>
                          <w:szCs w:val="16"/>
                        </w:rPr>
                      </w:pPr>
                      <w:r>
                        <w:rPr>
                          <w:sz w:val="16"/>
                          <w:szCs w:val="16"/>
                        </w:rPr>
                        <w:t xml:space="preserve"> (n=1996)</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64896" behindDoc="0" locked="0" layoutInCell="1" allowOverlap="1" wp14:anchorId="27F5EA86" wp14:editId="2032EAC0">
                <wp:simplePos x="0" y="0"/>
                <wp:positionH relativeFrom="column">
                  <wp:posOffset>2765673</wp:posOffset>
                </wp:positionH>
                <wp:positionV relativeFrom="paragraph">
                  <wp:posOffset>242018</wp:posOffset>
                </wp:positionV>
                <wp:extent cx="0" cy="182880"/>
                <wp:effectExtent l="76200" t="0" r="57150" b="64770"/>
                <wp:wrapNone/>
                <wp:docPr id="10" name="Straight Arrow Connector 10"/>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8018AF4" id="Straight Arrow Connector 10" o:spid="_x0000_s1026" type="#_x0000_t32" style="position:absolute;margin-left:217.75pt;margin-top:19.05pt;width:0;height:14.4pt;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" strokecolor="black [3040]">
                <v:stroke endarrow="block"/>
              </v:shape>
            </w:pict>
          </mc:Fallback>
        </mc:AlternateContent>
      </w:r>
      <w:r>
        <w:rPr>
          <w:rFonts w:ascii="Times New Roman" w:hAnsi="Times New Roman"/>
          <w:noProof/>
          <w:sz w:val="24"/>
          <w:szCs w:val="24"/>
          <w:lang w:val="en-AU" w:eastAsia="en-AU"/>
        </w:rPr>
        <mc:AlternateContent>
          <mc:Choice Requires="wps">
            <w:drawing>
              <wp:anchor distT="0" distB="0" distL="114300" distR="114300" simplePos="0" relativeHeight="251650560" behindDoc="0" locked="0" layoutInCell="1" allowOverlap="1" wp14:anchorId="5C6499F2" wp14:editId="1A72BCB9">
                <wp:simplePos x="0" y="0"/>
                <wp:positionH relativeFrom="column">
                  <wp:posOffset>3992245</wp:posOffset>
                </wp:positionH>
                <wp:positionV relativeFrom="paragraph">
                  <wp:posOffset>20320</wp:posOffset>
                </wp:positionV>
                <wp:extent cx="1283335" cy="471170"/>
                <wp:effectExtent l="0" t="0" r="12065" b="2413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Excluding studies based on title </w:t>
                            </w:r>
                          </w:p>
                          <w:p w:rsidR="00FE7A59" w:rsidRDefault="00FE7A59" w:rsidP="00FE7A59">
                            <w:pPr>
                              <w:pStyle w:val="Default"/>
                              <w:rPr>
                                <w:sz w:val="16"/>
                                <w:szCs w:val="16"/>
                              </w:rPr>
                            </w:pPr>
                            <w:r>
                              <w:rPr>
                                <w:sz w:val="16"/>
                                <w:szCs w:val="16"/>
                              </w:rPr>
                              <w:t xml:space="preserve"> (n=1036)</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 o:spid="_x0000_s1028" style="position:absolute;left:0;text-align:left;margin-left:314.35pt;margin-top:1.6pt;width:101.05pt;height:37.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">
                <v:textbox>
                  <w:txbxContent>
                    <w:p w:rsidR="00FE7A59" w:rsidRDefault="00FE7A59" w:rsidP="00FE7A59">
                      <w:pPr>
                        <w:pStyle w:val="Default"/>
                        <w:rPr>
                          <w:sz w:val="16"/>
                          <w:szCs w:val="16"/>
                        </w:rPr>
                      </w:pPr>
                      <w:r>
                        <w:rPr>
                          <w:sz w:val="16"/>
                          <w:szCs w:val="16"/>
                        </w:rPr>
                        <w:t xml:space="preserve">Excluding studies based on title </w:t>
                      </w:r>
                    </w:p>
                    <w:p w:rsidR="00FE7A59" w:rsidRDefault="00FE7A59" w:rsidP="00FE7A59">
                      <w:pPr>
                        <w:pStyle w:val="Default"/>
                        <w:rPr>
                          <w:sz w:val="16"/>
                          <w:szCs w:val="16"/>
                        </w:rPr>
                      </w:pPr>
                      <w:r>
                        <w:rPr>
                          <w:sz w:val="16"/>
                          <w:szCs w:val="16"/>
                        </w:rPr>
                        <w:t xml:space="preserve"> (n=1036)</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4294967294" distB="4294967294" distL="114300" distR="114300" simplePos="0" relativeHeight="251651584" behindDoc="0" locked="0" layoutInCell="1" allowOverlap="1" wp14:anchorId="6317CAD2" wp14:editId="22CCD001">
                <wp:simplePos x="0" y="0"/>
                <wp:positionH relativeFrom="column">
                  <wp:posOffset>2764790</wp:posOffset>
                </wp:positionH>
                <wp:positionV relativeFrom="paragraph">
                  <wp:posOffset>49226</wp:posOffset>
                </wp:positionV>
                <wp:extent cx="1227455" cy="0"/>
                <wp:effectExtent l="38100" t="76200" r="0" b="9525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274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1F4B6AB" id="Straight Arrow Connector 17" o:spid="_x0000_s1026" type="#_x0000_t32" style="position:absolute;margin-left:217.7pt;margin-top:3.9pt;width:96.65pt;height:0;flip:x;z-index:2516515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">
                <v:stroke endarrow="block"/>
              </v:shape>
            </w:pict>
          </mc:Fallback>
        </mc:AlternateContent>
      </w:r>
      <w:r>
        <w:rPr>
          <w:rFonts w:ascii="Times New Roman" w:hAnsi="Times New Roman"/>
          <w:noProof/>
          <w:sz w:val="24"/>
          <w:szCs w:val="24"/>
          <w:lang w:val="en-AU" w:eastAsia="en-AU"/>
        </w:rPr>
        <mc:AlternateContent>
          <mc:Choice Requires="wps">
            <w:drawing>
              <wp:anchor distT="0" distB="0" distL="114300" distR="114300" simplePos="0" relativeHeight="251652608" behindDoc="0" locked="0" layoutInCell="1" allowOverlap="1" wp14:anchorId="2654778E" wp14:editId="117B371D">
                <wp:simplePos x="0" y="0"/>
                <wp:positionH relativeFrom="column">
                  <wp:posOffset>2176780</wp:posOffset>
                </wp:positionH>
                <wp:positionV relativeFrom="paragraph">
                  <wp:posOffset>135890</wp:posOffset>
                </wp:positionV>
                <wp:extent cx="1283335" cy="471170"/>
                <wp:effectExtent l="0" t="0" r="12065" b="2413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Abstracts screened </w:t>
                            </w:r>
                          </w:p>
                          <w:p w:rsidR="00FE7A59" w:rsidRDefault="00FE7A59" w:rsidP="00FE7A59">
                            <w:pPr>
                              <w:pStyle w:val="Default"/>
                              <w:rPr>
                                <w:sz w:val="16"/>
                                <w:szCs w:val="16"/>
                              </w:rPr>
                            </w:pPr>
                            <w:r>
                              <w:rPr>
                                <w:sz w:val="16"/>
                                <w:szCs w:val="16"/>
                              </w:rPr>
                              <w:t>(n=960)</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29" style="position:absolute;left:0;text-align:left;margin-left:171.4pt;margin-top:10.7pt;width:101.05pt;height:37.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">
                <v:textbox>
                  <w:txbxContent>
                    <w:p w:rsidR="00FE7A59" w:rsidRDefault="00FE7A59" w:rsidP="00FE7A59">
                      <w:pPr>
                        <w:pStyle w:val="Default"/>
                        <w:rPr>
                          <w:sz w:val="16"/>
                          <w:szCs w:val="16"/>
                        </w:rPr>
                      </w:pPr>
                      <w:r>
                        <w:rPr>
                          <w:sz w:val="16"/>
                          <w:szCs w:val="16"/>
                        </w:rPr>
                        <w:t xml:space="preserve">Abstracts screened </w:t>
                      </w:r>
                    </w:p>
                    <w:p w:rsidR="00FE7A59" w:rsidRDefault="00FE7A59" w:rsidP="00FE7A59">
                      <w:pPr>
                        <w:pStyle w:val="Default"/>
                        <w:rPr>
                          <w:sz w:val="16"/>
                          <w:szCs w:val="16"/>
                        </w:rPr>
                      </w:pPr>
                      <w:r>
                        <w:rPr>
                          <w:sz w:val="16"/>
                          <w:szCs w:val="16"/>
                        </w:rPr>
                        <w:t>(n=960)</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53632" behindDoc="0" locked="0" layoutInCell="1" allowOverlap="1" wp14:anchorId="101E5976" wp14:editId="775ABED5">
                <wp:simplePos x="0" y="0"/>
                <wp:positionH relativeFrom="column">
                  <wp:posOffset>3992245</wp:posOffset>
                </wp:positionH>
                <wp:positionV relativeFrom="paragraph">
                  <wp:posOffset>185751</wp:posOffset>
                </wp:positionV>
                <wp:extent cx="1283335" cy="471170"/>
                <wp:effectExtent l="0" t="0" r="12065" b="2413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Excluding studies based on abstract  </w:t>
                            </w:r>
                          </w:p>
                          <w:p w:rsidR="00FE7A59" w:rsidRDefault="00FE7A59" w:rsidP="00FE7A59">
                            <w:pPr>
                              <w:pStyle w:val="Default"/>
                              <w:rPr>
                                <w:sz w:val="16"/>
                                <w:szCs w:val="16"/>
                              </w:rPr>
                            </w:pPr>
                            <w:r>
                              <w:rPr>
                                <w:sz w:val="16"/>
                                <w:szCs w:val="16"/>
                              </w:rPr>
                              <w:t xml:space="preserve"> (n=780)</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0" style="position:absolute;left:0;text-align:left;margin-left:314.35pt;margin-top:14.65pt;width:101.05pt;height:37.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">
                <v:textbox>
                  <w:txbxContent>
                    <w:p w:rsidR="00FE7A59" w:rsidRDefault="00FE7A59" w:rsidP="00FE7A59">
                      <w:pPr>
                        <w:pStyle w:val="Default"/>
                        <w:rPr>
                          <w:sz w:val="16"/>
                          <w:szCs w:val="16"/>
                        </w:rPr>
                      </w:pPr>
                      <w:r>
                        <w:rPr>
                          <w:sz w:val="16"/>
                          <w:szCs w:val="16"/>
                        </w:rPr>
                        <w:t xml:space="preserve">Excluding studies based on abstract  </w:t>
                      </w:r>
                    </w:p>
                    <w:p w:rsidR="00FE7A59" w:rsidRDefault="00FE7A59" w:rsidP="00FE7A59">
                      <w:pPr>
                        <w:pStyle w:val="Default"/>
                        <w:rPr>
                          <w:sz w:val="16"/>
                          <w:szCs w:val="16"/>
                        </w:rPr>
                      </w:pPr>
                      <w:r>
                        <w:rPr>
                          <w:sz w:val="16"/>
                          <w:szCs w:val="16"/>
                        </w:rPr>
                        <w:t xml:space="preserve"> (n=780)</w:t>
                      </w:r>
                    </w:p>
                    <w:p w:rsidR="00FE7A59" w:rsidRDefault="00FE7A59" w:rsidP="00FE7A59"/>
                  </w:txbxContent>
                </v:textbox>
              </v:rect>
            </w:pict>
          </mc:Fallback>
        </mc:AlternateContent>
      </w:r>
      <w:r>
        <w:rPr>
          <w:rFonts w:ascii="Times New Roman" w:hAnsi="Times New Roman"/>
          <w:noProof/>
          <w:sz w:val="24"/>
          <w:szCs w:val="24"/>
          <w:lang w:val="en-AU" w:eastAsia="en-AU"/>
        </w:rPr>
        <mc:AlternateContent>
          <mc:Choice Requires="wps">
            <w:drawing>
              <wp:anchor distT="4294967294" distB="4294967294" distL="114300" distR="114300" simplePos="0" relativeHeight="251654656" behindDoc="0" locked="0" layoutInCell="1" allowOverlap="1" wp14:anchorId="6F57EFB5" wp14:editId="1B93D630">
                <wp:simplePos x="0" y="0"/>
                <wp:positionH relativeFrom="column">
                  <wp:posOffset>1160145</wp:posOffset>
                </wp:positionH>
                <wp:positionV relativeFrom="paragraph">
                  <wp:posOffset>92709</wp:posOffset>
                </wp:positionV>
                <wp:extent cx="1009650" cy="0"/>
                <wp:effectExtent l="0" t="76200" r="19050" b="952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94D9FD1" id="Straight Arrow Connector 14" o:spid="_x0000_s1026" type="#_x0000_t32" style="position:absolute;margin-left:91.35pt;margin-top:7.3pt;width:79.5pt;height:0;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">
                <v:stroke endarrow="block"/>
              </v:shape>
            </w:pict>
          </mc:Fallback>
        </mc:AlternateContent>
      </w:r>
      <w:r>
        <w:rPr>
          <w:rFonts w:ascii="Times New Roman" w:hAnsi="Times New Roman"/>
          <w:noProof/>
          <w:sz w:val="24"/>
          <w:szCs w:val="24"/>
          <w:lang w:val="en-AU" w:eastAsia="en-AU"/>
        </w:rPr>
        <mc:AlternateContent>
          <mc:Choice Requires="wps">
            <w:drawing>
              <wp:anchor distT="0" distB="0" distL="114300" distR="114300" simplePos="0" relativeHeight="251655680" behindDoc="0" locked="0" layoutInCell="1" allowOverlap="1" wp14:anchorId="118CA46A" wp14:editId="5B8C3A17">
                <wp:simplePos x="0" y="0"/>
                <wp:positionH relativeFrom="column">
                  <wp:posOffset>1160145</wp:posOffset>
                </wp:positionH>
                <wp:positionV relativeFrom="paragraph">
                  <wp:posOffset>92710</wp:posOffset>
                </wp:positionV>
                <wp:extent cx="13335" cy="1494155"/>
                <wp:effectExtent l="0" t="0" r="24765" b="10795"/>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335" cy="14941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816A50F" id="Straight Arrow Connector 13" o:spid="_x0000_s1026" type="#_x0000_t32" style="position:absolute;margin-left:91.35pt;margin-top:7.3pt;width:1.05pt;height:117.65pt;flip:y;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"/>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65920" behindDoc="0" locked="0" layoutInCell="1" allowOverlap="1" wp14:anchorId="32C167A9" wp14:editId="40B27A43">
                <wp:simplePos x="0" y="0"/>
                <wp:positionH relativeFrom="column">
                  <wp:posOffset>2750848</wp:posOffset>
                </wp:positionH>
                <wp:positionV relativeFrom="paragraph">
                  <wp:posOffset>100800</wp:posOffset>
                </wp:positionV>
                <wp:extent cx="0" cy="182880"/>
                <wp:effectExtent l="76200" t="0" r="57150" b="64770"/>
                <wp:wrapNone/>
                <wp:docPr id="11" name="Straight Arrow Connector 11"/>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C1E223A" id="Straight Arrow Connector 11" o:spid="_x0000_s1026" type="#_x0000_t32" style="position:absolute;margin-left:216.6pt;margin-top:7.95pt;width:0;height:14.4pt;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" strokecolor="black [3040]">
                <v:stroke endarrow="block"/>
              </v:shape>
            </w:pict>
          </mc:Fallback>
        </mc:AlternateContent>
      </w:r>
      <w:r>
        <w:rPr>
          <w:rFonts w:ascii="Times New Roman" w:hAnsi="Times New Roman"/>
          <w:noProof/>
          <w:sz w:val="24"/>
          <w:szCs w:val="24"/>
          <w:lang w:val="en-AU" w:eastAsia="en-AU"/>
        </w:rPr>
        <mc:AlternateContent>
          <mc:Choice Requires="wps">
            <w:drawing>
              <wp:anchor distT="0" distB="0" distL="114300" distR="114300" simplePos="0" relativeHeight="251656704" behindDoc="0" locked="0" layoutInCell="1" allowOverlap="1" wp14:anchorId="1A093B34" wp14:editId="6F30EBB7">
                <wp:simplePos x="0" y="0"/>
                <wp:positionH relativeFrom="column">
                  <wp:posOffset>2763520</wp:posOffset>
                </wp:positionH>
                <wp:positionV relativeFrom="paragraph">
                  <wp:posOffset>167971</wp:posOffset>
                </wp:positionV>
                <wp:extent cx="1228725" cy="6985"/>
                <wp:effectExtent l="19050" t="57150" r="0" b="8826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28725" cy="69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6C5FC55" id="Straight Arrow Connector 9" o:spid="_x0000_s1026" type="#_x0000_t32" style="position:absolute;margin-left:217.6pt;margin-top:13.25pt;width:96.75pt;height:.55pt;flip:x;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">
                <v:stroke endarrow="block"/>
              </v:shape>
            </w:pict>
          </mc:Fallback>
        </mc:AlternateContent>
      </w:r>
      <w:r>
        <w:rPr>
          <w:rFonts w:ascii="Times New Roman" w:hAnsi="Times New Roman"/>
          <w:noProof/>
          <w:sz w:val="24"/>
          <w:szCs w:val="24"/>
          <w:lang w:val="en-AU" w:eastAsia="en-AU"/>
        </w:rPr>
        <mc:AlternateContent>
          <mc:Choice Requires="wps">
            <w:drawing>
              <wp:anchor distT="0" distB="0" distL="114300" distR="114300" simplePos="0" relativeHeight="251657728" behindDoc="0" locked="0" layoutInCell="1" allowOverlap="1" wp14:anchorId="42CFC3AA" wp14:editId="37923816">
                <wp:simplePos x="0" y="0"/>
                <wp:positionH relativeFrom="column">
                  <wp:posOffset>2176780</wp:posOffset>
                </wp:positionH>
                <wp:positionV relativeFrom="paragraph">
                  <wp:posOffset>270510</wp:posOffset>
                </wp:positionV>
                <wp:extent cx="1283335" cy="471170"/>
                <wp:effectExtent l="0" t="0" r="12065" b="2413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Full text screened</w:t>
                            </w:r>
                          </w:p>
                          <w:p w:rsidR="00FE7A59" w:rsidRDefault="00FE7A59" w:rsidP="00FE7A59">
                            <w:pPr>
                              <w:pStyle w:val="Default"/>
                              <w:rPr>
                                <w:sz w:val="16"/>
                                <w:szCs w:val="16"/>
                              </w:rPr>
                            </w:pPr>
                            <w:r>
                              <w:rPr>
                                <w:sz w:val="16"/>
                                <w:szCs w:val="16"/>
                              </w:rPr>
                              <w:t xml:space="preserve"> (n=180)</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 o:spid="_x0000_s1031" style="position:absolute;left:0;text-align:left;margin-left:171.4pt;margin-top:21.3pt;width:101.05pt;height:37.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">
                <v:textbox>
                  <w:txbxContent>
                    <w:p w:rsidR="00FE7A59" w:rsidRDefault="00FE7A59" w:rsidP="00FE7A59">
                      <w:pPr>
                        <w:pStyle w:val="Default"/>
                        <w:rPr>
                          <w:sz w:val="16"/>
                          <w:szCs w:val="16"/>
                        </w:rPr>
                      </w:pPr>
                      <w:r>
                        <w:rPr>
                          <w:sz w:val="16"/>
                          <w:szCs w:val="16"/>
                        </w:rPr>
                        <w:t>Full text screened</w:t>
                      </w:r>
                    </w:p>
                    <w:p w:rsidR="00FE7A59" w:rsidRDefault="00FE7A59" w:rsidP="00FE7A59">
                      <w:pPr>
                        <w:pStyle w:val="Default"/>
                        <w:rPr>
                          <w:sz w:val="16"/>
                          <w:szCs w:val="16"/>
                        </w:rPr>
                      </w:pPr>
                      <w:r>
                        <w:rPr>
                          <w:sz w:val="16"/>
                          <w:szCs w:val="16"/>
                        </w:rPr>
                        <w:t xml:space="preserve"> (n=180)</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59776" behindDoc="0" locked="0" layoutInCell="1" allowOverlap="1" wp14:anchorId="34A3823C" wp14:editId="7FC813F5">
                <wp:simplePos x="0" y="0"/>
                <wp:positionH relativeFrom="column">
                  <wp:posOffset>2762250</wp:posOffset>
                </wp:positionH>
                <wp:positionV relativeFrom="paragraph">
                  <wp:posOffset>213691</wp:posOffset>
                </wp:positionV>
                <wp:extent cx="635" cy="210820"/>
                <wp:effectExtent l="76200" t="0" r="75565" b="5588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10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C9249B4" id="Straight Arrow Connector 22" o:spid="_x0000_s1026" type="#_x0000_t32" style="position:absolute;margin-left:217.5pt;margin-top:16.85pt;width:.05pt;height:1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">
                <v:stroke endarrow="block"/>
              </v:shape>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60800" behindDoc="0" locked="0" layoutInCell="1" allowOverlap="1" wp14:anchorId="724AAB63" wp14:editId="359DE821">
                <wp:simplePos x="0" y="0"/>
                <wp:positionH relativeFrom="column">
                  <wp:posOffset>2167890</wp:posOffset>
                </wp:positionH>
                <wp:positionV relativeFrom="paragraph">
                  <wp:posOffset>163526</wp:posOffset>
                </wp:positionV>
                <wp:extent cx="1283335" cy="471170"/>
                <wp:effectExtent l="0" t="0" r="12065" b="2413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Included in the study </w:t>
                            </w:r>
                          </w:p>
                          <w:p w:rsidR="00FE7A59" w:rsidRDefault="00FE7A59" w:rsidP="00FE7A59">
                            <w:pPr>
                              <w:pStyle w:val="Default"/>
                              <w:rPr>
                                <w:sz w:val="16"/>
                                <w:szCs w:val="16"/>
                              </w:rPr>
                            </w:pPr>
                            <w:r>
                              <w:rPr>
                                <w:sz w:val="16"/>
                                <w:szCs w:val="16"/>
                              </w:rPr>
                              <w:t xml:space="preserve"> (n=41)</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2" style="position:absolute;left:0;text-align:left;margin-left:170.7pt;margin-top:12.9pt;width:101.05pt;height:37.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">
                <v:textbox>
                  <w:txbxContent>
                    <w:p w:rsidR="00FE7A59" w:rsidRDefault="00FE7A59" w:rsidP="00FE7A59">
                      <w:pPr>
                        <w:pStyle w:val="Default"/>
                        <w:rPr>
                          <w:sz w:val="16"/>
                          <w:szCs w:val="16"/>
                        </w:rPr>
                      </w:pPr>
                      <w:r>
                        <w:rPr>
                          <w:sz w:val="16"/>
                          <w:szCs w:val="16"/>
                        </w:rPr>
                        <w:t xml:space="preserve">Included in the study </w:t>
                      </w:r>
                    </w:p>
                    <w:p w:rsidR="00FE7A59" w:rsidRDefault="00FE7A59" w:rsidP="00FE7A59">
                      <w:pPr>
                        <w:pStyle w:val="Default"/>
                        <w:rPr>
                          <w:sz w:val="16"/>
                          <w:szCs w:val="16"/>
                        </w:rPr>
                      </w:pPr>
                      <w:r>
                        <w:rPr>
                          <w:sz w:val="16"/>
                          <w:szCs w:val="16"/>
                        </w:rPr>
                        <w:t xml:space="preserve"> (n=41)</w:t>
                      </w:r>
                    </w:p>
                    <w:p w:rsidR="00FE7A59" w:rsidRDefault="00FE7A59" w:rsidP="00FE7A59"/>
                  </w:txbxContent>
                </v:textbox>
              </v:rect>
            </w:pict>
          </mc:Fallback>
        </mc:AlternateContent>
      </w:r>
    </w:p>
    <w:p w:rsidR="00FE7A59" w:rsidRDefault="00FE7A59"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0" distB="0" distL="114300" distR="114300" simplePos="0" relativeHeight="251661824" behindDoc="0" locked="0" layoutInCell="1" allowOverlap="1" wp14:anchorId="03DC38F1" wp14:editId="3281329E">
                <wp:simplePos x="0" y="0"/>
                <wp:positionH relativeFrom="column">
                  <wp:posOffset>567055</wp:posOffset>
                </wp:positionH>
                <wp:positionV relativeFrom="paragraph">
                  <wp:posOffset>198120</wp:posOffset>
                </wp:positionV>
                <wp:extent cx="1180465" cy="471170"/>
                <wp:effectExtent l="0" t="0" r="19685" b="2413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8046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Publications identified through references (n=13)</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33" style="position:absolute;left:0;text-align:left;margin-left:44.65pt;margin-top:15.6pt;width:92.95pt;height:37.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">
                <v:textbox>
                  <w:txbxContent>
                    <w:p w:rsidR="00FE7A59" w:rsidRDefault="00FE7A59" w:rsidP="00FE7A59">
                      <w:pPr>
                        <w:pStyle w:val="Default"/>
                        <w:rPr>
                          <w:sz w:val="16"/>
                          <w:szCs w:val="16"/>
                        </w:rPr>
                      </w:pPr>
                      <w:r>
                        <w:rPr>
                          <w:sz w:val="16"/>
                          <w:szCs w:val="16"/>
                        </w:rPr>
                        <w:t>Publications identified through references (n=13)</w:t>
                      </w:r>
                    </w:p>
                    <w:p w:rsidR="00FE7A59" w:rsidRDefault="00FE7A59" w:rsidP="00FE7A59"/>
                  </w:txbxContent>
                </v:textbox>
              </v:rect>
            </w:pict>
          </mc:Fallback>
        </mc:AlternateContent>
      </w:r>
    </w:p>
    <w:p w:rsidR="00FE7A59" w:rsidRPr="00387B63" w:rsidRDefault="008170BC" w:rsidP="00FE7A59">
      <w:pPr>
        <w:autoSpaceDE w:val="0"/>
        <w:autoSpaceDN w:val="0"/>
        <w:adjustRightInd w:val="0"/>
        <w:spacing w:after="120"/>
        <w:rPr>
          <w:rFonts w:ascii="Times New Roman" w:hAnsi="Times New Roman"/>
          <w:sz w:val="24"/>
          <w:szCs w:val="24"/>
        </w:rPr>
      </w:pPr>
      <w:r>
        <w:rPr>
          <w:rFonts w:ascii="Times New Roman" w:hAnsi="Times New Roman"/>
          <w:noProof/>
          <w:sz w:val="24"/>
          <w:szCs w:val="24"/>
          <w:lang w:val="en-AU" w:eastAsia="en-AU"/>
        </w:rPr>
        <mc:AlternateContent>
          <mc:Choice Requires="wps">
            <w:drawing>
              <wp:anchor distT="4294967294" distB="4294967294" distL="114300" distR="114300" simplePos="0" relativeHeight="251662848" behindDoc="0" locked="0" layoutInCell="1" allowOverlap="1" wp14:anchorId="7E8BD6DD" wp14:editId="55BEEA6C">
                <wp:simplePos x="0" y="0"/>
                <wp:positionH relativeFrom="column">
                  <wp:posOffset>1747520</wp:posOffset>
                </wp:positionH>
                <wp:positionV relativeFrom="paragraph">
                  <wp:posOffset>185116</wp:posOffset>
                </wp:positionV>
                <wp:extent cx="1017905" cy="0"/>
                <wp:effectExtent l="0" t="0" r="29845"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790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1DCA277" id="Straight Arrow Connector 4" o:spid="_x0000_s1026" type="#_x0000_t32" style="position:absolute;margin-left:137.6pt;margin-top:14.6pt;width:80.15pt;height:0;z-index:2516628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"/>
            </w:pict>
          </mc:Fallback>
        </mc:AlternateContent>
      </w:r>
      <w:r w:rsidR="00FE7A59">
        <w:rPr>
          <w:rFonts w:ascii="Times New Roman" w:hAnsi="Times New Roman"/>
          <w:noProof/>
          <w:sz w:val="24"/>
          <w:szCs w:val="24"/>
          <w:lang w:val="en-AU" w:eastAsia="en-AU"/>
        </w:rPr>
        <mc:AlternateContent>
          <mc:Choice Requires="wps">
            <w:drawing>
              <wp:anchor distT="0" distB="0" distL="114300" distR="114300" simplePos="0" relativeHeight="251666944" behindDoc="0" locked="0" layoutInCell="1" allowOverlap="1" wp14:anchorId="79AB9139" wp14:editId="45EF2FF8">
                <wp:simplePos x="0" y="0"/>
                <wp:positionH relativeFrom="column">
                  <wp:posOffset>2782294</wp:posOffset>
                </wp:positionH>
                <wp:positionV relativeFrom="paragraph">
                  <wp:posOffset>131086</wp:posOffset>
                </wp:positionV>
                <wp:extent cx="0" cy="182880"/>
                <wp:effectExtent l="76200" t="0" r="57150" b="64770"/>
                <wp:wrapNone/>
                <wp:docPr id="25" name="Straight Arrow Connector 25"/>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66BD0AA" id="Straight Arrow Connector 25" o:spid="_x0000_s1026" type="#_x0000_t32" style="position:absolute;margin-left:219.1pt;margin-top:10.3pt;width:0;height:14.4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" strokecolor="black [3040]">
                <v:stroke endarrow="block"/>
              </v:shape>
            </w:pict>
          </mc:Fallback>
        </mc:AlternateContent>
      </w:r>
    </w:p>
    <w:p w:rsidR="00FE7A59" w:rsidRDefault="00FE7A59" w:rsidP="00FE7A59">
      <w:pPr>
        <w:pStyle w:val="svarticle"/>
        <w:rPr>
          <w:b/>
          <w:bCs/>
        </w:rPr>
      </w:pPr>
      <w:r>
        <w:rPr>
          <w:noProof/>
          <w:lang w:val="en-AU" w:eastAsia="en-AU"/>
        </w:rPr>
        <mc:AlternateContent>
          <mc:Choice Requires="wps">
            <w:drawing>
              <wp:anchor distT="0" distB="0" distL="114300" distR="114300" simplePos="0" relativeHeight="251663872" behindDoc="0" locked="0" layoutInCell="1" allowOverlap="1" wp14:anchorId="25440713" wp14:editId="3DD0289D">
                <wp:simplePos x="0" y="0"/>
                <wp:positionH relativeFrom="column">
                  <wp:posOffset>2169795</wp:posOffset>
                </wp:positionH>
                <wp:positionV relativeFrom="paragraph">
                  <wp:posOffset>73356</wp:posOffset>
                </wp:positionV>
                <wp:extent cx="1283335" cy="471170"/>
                <wp:effectExtent l="0" t="0" r="12065" b="2413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83335" cy="471170"/>
                        </a:xfrm>
                        <a:prstGeom prst="rect">
                          <a:avLst/>
                        </a:prstGeom>
                        <a:solidFill>
                          <a:srgbClr val="FFFFFF"/>
                        </a:solidFill>
                        <a:ln w="9525">
                          <a:solidFill>
                            <a:srgbClr val="000000"/>
                          </a:solidFill>
                          <a:miter lim="800000"/>
                          <a:headEnd/>
                          <a:tailEnd/>
                        </a:ln>
                      </wps:spPr>
                      <wps:txbx>
                        <w:txbxContent>
                          <w:p w:rsidR="00FE7A59" w:rsidRDefault="00FE7A59" w:rsidP="00FE7A59">
                            <w:pPr>
                              <w:pStyle w:val="Default"/>
                              <w:rPr>
                                <w:sz w:val="16"/>
                                <w:szCs w:val="16"/>
                              </w:rPr>
                            </w:pPr>
                            <w:r>
                              <w:rPr>
                                <w:sz w:val="16"/>
                                <w:szCs w:val="16"/>
                              </w:rPr>
                              <w:t xml:space="preserve">Final inclusion </w:t>
                            </w:r>
                          </w:p>
                          <w:p w:rsidR="00FE7A59" w:rsidRDefault="00FE7A59" w:rsidP="00FE7A59">
                            <w:pPr>
                              <w:pStyle w:val="Default"/>
                              <w:rPr>
                                <w:sz w:val="16"/>
                                <w:szCs w:val="16"/>
                              </w:rPr>
                            </w:pPr>
                            <w:r>
                              <w:rPr>
                                <w:sz w:val="16"/>
                                <w:szCs w:val="16"/>
                              </w:rPr>
                              <w:t xml:space="preserve"> (n=54)</w:t>
                            </w:r>
                          </w:p>
                          <w:p w:rsidR="00FE7A59" w:rsidRDefault="00FE7A59" w:rsidP="00FE7A5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4" style="position:absolute;margin-left:170.85pt;margin-top:5.8pt;width:101.05pt;height:37.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">
                <v:textbox>
                  <w:txbxContent>
                    <w:p w:rsidR="00FE7A59" w:rsidRDefault="00FE7A59" w:rsidP="00FE7A59">
                      <w:pPr>
                        <w:pStyle w:val="Default"/>
                        <w:rPr>
                          <w:sz w:val="16"/>
                          <w:szCs w:val="16"/>
                        </w:rPr>
                      </w:pPr>
                      <w:r>
                        <w:rPr>
                          <w:sz w:val="16"/>
                          <w:szCs w:val="16"/>
                        </w:rPr>
                        <w:t xml:space="preserve">Final inclusion </w:t>
                      </w:r>
                    </w:p>
                    <w:p w:rsidR="00FE7A59" w:rsidRDefault="00FE7A59" w:rsidP="00FE7A59">
                      <w:pPr>
                        <w:pStyle w:val="Default"/>
                        <w:rPr>
                          <w:sz w:val="16"/>
                          <w:szCs w:val="16"/>
                        </w:rPr>
                      </w:pPr>
                      <w:r>
                        <w:rPr>
                          <w:sz w:val="16"/>
                          <w:szCs w:val="16"/>
                        </w:rPr>
                        <w:t xml:space="preserve"> (n=54)</w:t>
                      </w:r>
                    </w:p>
                    <w:p w:rsidR="00FE7A59" w:rsidRDefault="00FE7A59" w:rsidP="00FE7A59"/>
                  </w:txbxContent>
                </v:textbox>
              </v:rect>
            </w:pict>
          </mc:Fallback>
        </mc:AlternateContent>
      </w:r>
    </w:p>
    <w:p w:rsidR="00FE7A59" w:rsidRDefault="00FE7A59" w:rsidP="00FE7A59">
      <w:pPr>
        <w:pStyle w:val="svarticle"/>
        <w:spacing w:before="120" w:beforeAutospacing="0"/>
        <w:jc w:val="center"/>
        <w:rPr>
          <w:bCs/>
          <w:sz w:val="22"/>
        </w:rPr>
      </w:pPr>
    </w:p>
    <w:p w:rsidR="00FE7A59" w:rsidRDefault="00FE7A59" w:rsidP="00FE7A59">
      <w:pPr>
        <w:pStyle w:val="figurelegend"/>
        <w:rPr>
          <w:bCs/>
          <w:sz w:val="22"/>
        </w:rPr>
      </w:pPr>
      <w:proofErr w:type="gramStart"/>
      <w:r w:rsidRPr="007273E8">
        <w:rPr>
          <w:b/>
          <w:bCs/>
        </w:rPr>
        <w:t>Fig.</w:t>
      </w:r>
      <w:proofErr w:type="gramEnd"/>
      <w:r w:rsidRPr="007273E8">
        <w:rPr>
          <w:b/>
          <w:bCs/>
        </w:rPr>
        <w:t xml:space="preserve"> </w:t>
      </w:r>
      <w:r w:rsidRPr="007273E8">
        <w:rPr>
          <w:b/>
          <w:bCs/>
        </w:rPr>
        <w:fldChar w:fldCharType="begin"/>
      </w:r>
      <w:r w:rsidRPr="007273E8">
        <w:rPr>
          <w:b/>
          <w:bCs/>
        </w:rPr>
        <w:instrText xml:space="preserve"> SEQ "Figure" \* MERGEFORMAT </w:instrText>
      </w:r>
      <w:r w:rsidRPr="007273E8">
        <w:rPr>
          <w:b/>
          <w:bCs/>
        </w:rPr>
        <w:fldChar w:fldCharType="separate"/>
      </w:r>
      <w:r w:rsidR="00D069FD">
        <w:rPr>
          <w:b/>
          <w:bCs/>
          <w:noProof/>
        </w:rPr>
        <w:t>1</w:t>
      </w:r>
      <w:r w:rsidRPr="007273E8">
        <w:rPr>
          <w:b/>
          <w:bCs/>
        </w:rPr>
        <w:fldChar w:fldCharType="end"/>
      </w:r>
      <w:r w:rsidRPr="007273E8">
        <w:rPr>
          <w:b/>
          <w:bCs/>
        </w:rPr>
        <w:t>.</w:t>
      </w:r>
      <w:r>
        <w:t xml:space="preserve"> </w:t>
      </w:r>
      <w:r w:rsidRPr="00FE7A59">
        <w:t>Study selection procedures</w:t>
      </w:r>
    </w:p>
    <w:p w:rsidR="00FE7A59" w:rsidRPr="00FE7A59" w:rsidRDefault="00FE7A59" w:rsidP="00FE7A59"/>
    <w:p w:rsidR="007273E8" w:rsidRPr="007273E8" w:rsidRDefault="007273E8" w:rsidP="007273E8">
      <w:pPr>
        <w:pStyle w:val="heading10"/>
      </w:pPr>
      <w:r w:rsidRPr="007273E8">
        <w:lastRenderedPageBreak/>
        <w:t xml:space="preserve">3.   Results </w:t>
      </w:r>
    </w:p>
    <w:p w:rsidR="007273E8" w:rsidRPr="00FD7A74" w:rsidRDefault="007273E8" w:rsidP="007273E8">
      <w:pPr>
        <w:pStyle w:val="heading20"/>
      </w:pPr>
      <w:r>
        <w:t xml:space="preserve">3.1   </w:t>
      </w:r>
      <w:r w:rsidRPr="00FD7A74">
        <w:t>Trends</w:t>
      </w:r>
    </w:p>
    <w:p w:rsidR="007273E8" w:rsidRDefault="007273E8" w:rsidP="007273E8">
      <w:pPr>
        <w:pStyle w:val="p1a"/>
      </w:pPr>
      <w:r w:rsidRPr="006F5D7D">
        <w:t xml:space="preserve">The distribution of the included studies per year is shown in Figure 2. The number of studies noticeably increased in the past few years; this suggests that this area is increasingly attracting the attention of academics and practitioners because of the growth of the older population. </w:t>
      </w:r>
    </w:p>
    <w:p w:rsidR="007273E8" w:rsidRPr="007273E8" w:rsidRDefault="007273E8" w:rsidP="007273E8"/>
    <w:p w:rsidR="007273E8" w:rsidRDefault="0057566E" w:rsidP="007273E8">
      <w:pPr>
        <w:autoSpaceDE w:val="0"/>
        <w:autoSpaceDN w:val="0"/>
        <w:adjustRightInd w:val="0"/>
        <w:jc w:val="center"/>
        <w:rPr>
          <w:rFonts w:ascii="Times New Roman" w:hAnsi="Times New Roman"/>
          <w:color w:val="000000"/>
          <w:sz w:val="24"/>
          <w:szCs w:val="24"/>
        </w:rPr>
      </w:pPr>
      <w:r>
        <w:rPr>
          <w:noProof/>
          <w:lang w:val="en-AU" w:eastAsia="en-AU"/>
        </w:rPr>
        <w:drawing>
          <wp:inline distT="0" distB="0" distL="0" distR="0">
            <wp:extent cx="3810000" cy="1609725"/>
            <wp:effectExtent l="0" t="0" r="0" b="0"/>
            <wp:docPr id="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273E8" w:rsidRDefault="007273E8" w:rsidP="00FE7A59">
      <w:pPr>
        <w:pStyle w:val="figurelegend"/>
        <w:rPr>
          <w:sz w:val="24"/>
          <w:szCs w:val="24"/>
        </w:rPr>
      </w:pPr>
      <w:proofErr w:type="gramStart"/>
      <w:r w:rsidRPr="007273E8">
        <w:rPr>
          <w:b/>
          <w:bCs/>
        </w:rPr>
        <w:t xml:space="preserve">Fig. </w:t>
      </w:r>
      <w:r w:rsidR="00FE7A59">
        <w:rPr>
          <w:b/>
          <w:bCs/>
        </w:rPr>
        <w:t>2</w:t>
      </w:r>
      <w:r w:rsidRPr="007273E8">
        <w:rPr>
          <w:b/>
          <w:bCs/>
        </w:rPr>
        <w:t>.</w:t>
      </w:r>
      <w:proofErr w:type="gramEnd"/>
      <w:r>
        <w:t xml:space="preserve"> </w:t>
      </w:r>
      <w:r w:rsidRPr="007273E8">
        <w:t>Frequency of publications per year</w:t>
      </w:r>
    </w:p>
    <w:p w:rsidR="007273E8" w:rsidRDefault="002E19C9" w:rsidP="002E19C9">
      <w:pPr>
        <w:pStyle w:val="p1a"/>
      </w:pPr>
      <w:r>
        <w:t>Figure 3 shows that m</w:t>
      </w:r>
      <w:r w:rsidR="007273E8" w:rsidRPr="006B3611">
        <w:t>ost of the included studies were conducted in North America and Canada (N=27, 50%) and Asia (N=13, 24%). The rest of the studies were conducted in Europe (N=10, 19%) and Australia (N=4, 7%).</w:t>
      </w:r>
    </w:p>
    <w:p w:rsidR="00FE7A59" w:rsidRPr="00FE7A59" w:rsidRDefault="00FE7A59" w:rsidP="00FE7A59"/>
    <w:p w:rsidR="00FE7A59" w:rsidRDefault="00FE7A59" w:rsidP="00FE7A59">
      <w:r>
        <w:rPr>
          <w:noProof/>
          <w:lang w:val="en-AU" w:eastAsia="en-AU"/>
        </w:rPr>
        <w:drawing>
          <wp:inline distT="0" distB="0" distL="0" distR="0" wp14:anchorId="2455EF26" wp14:editId="700BDF8C">
            <wp:extent cx="2910177" cy="1574358"/>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E7A59" w:rsidRDefault="00FE7A59" w:rsidP="002E19C9">
      <w:pPr>
        <w:pStyle w:val="figurelegend"/>
        <w:rPr>
          <w:sz w:val="24"/>
          <w:szCs w:val="24"/>
        </w:rPr>
      </w:pPr>
      <w:proofErr w:type="gramStart"/>
      <w:r w:rsidRPr="007273E8">
        <w:rPr>
          <w:b/>
          <w:bCs/>
        </w:rPr>
        <w:t xml:space="preserve">Fig. </w:t>
      </w:r>
      <w:r w:rsidR="002E19C9">
        <w:rPr>
          <w:b/>
          <w:bCs/>
        </w:rPr>
        <w:t>3</w:t>
      </w:r>
      <w:r w:rsidRPr="007273E8">
        <w:rPr>
          <w:b/>
          <w:bCs/>
        </w:rPr>
        <w:t>.</w:t>
      </w:r>
      <w:proofErr w:type="gramEnd"/>
      <w:r>
        <w:t xml:space="preserve"> </w:t>
      </w:r>
      <w:r w:rsidR="002E19C9" w:rsidRPr="006A4AA3">
        <w:rPr>
          <w:rFonts w:ascii="Times New Roman" w:hAnsi="Times New Roman"/>
          <w:color w:val="000000"/>
        </w:rPr>
        <w:t>Number of publication</w:t>
      </w:r>
      <w:r w:rsidR="002E19C9">
        <w:rPr>
          <w:rFonts w:ascii="Times New Roman" w:hAnsi="Times New Roman"/>
          <w:color w:val="000000"/>
        </w:rPr>
        <w:t>s</w:t>
      </w:r>
      <w:r w:rsidR="002E19C9" w:rsidRPr="006A4AA3">
        <w:rPr>
          <w:rFonts w:ascii="Times New Roman" w:hAnsi="Times New Roman"/>
          <w:color w:val="000000"/>
        </w:rPr>
        <w:t xml:space="preserve"> per continent</w:t>
      </w:r>
    </w:p>
    <w:p w:rsidR="00FE7A59" w:rsidRDefault="00FE7A59" w:rsidP="00FE7A59"/>
    <w:p w:rsidR="007273E8" w:rsidRPr="007273E8" w:rsidRDefault="007273E8" w:rsidP="007273E8">
      <w:pPr>
        <w:pStyle w:val="heading20"/>
      </w:pPr>
      <w:r>
        <w:lastRenderedPageBreak/>
        <w:t xml:space="preserve">3.2   </w:t>
      </w:r>
      <w:r w:rsidRPr="007273E8">
        <w:t xml:space="preserve">Seniors’ problems </w:t>
      </w:r>
    </w:p>
    <w:p w:rsidR="007273E8" w:rsidRDefault="007273E8" w:rsidP="007273E8">
      <w:pPr>
        <w:pStyle w:val="p1a"/>
      </w:pPr>
      <w:r w:rsidRPr="006B3611">
        <w:t xml:space="preserve">The </w:t>
      </w:r>
      <w:proofErr w:type="spellStart"/>
      <w:r w:rsidRPr="006B3611">
        <w:t>analysed</w:t>
      </w:r>
      <w:proofErr w:type="spellEnd"/>
      <w:r w:rsidRPr="006B3611">
        <w:t xml:space="preserve"> outcomes differed widely between the various studies. We found that the studies target eight older adults’ problems: (1) independent living, (2) fall risk (3) chronic disease, (4) dementia, (5) social isolation, (6) depression, (7) wellbeing, and (8) medication management (Figure </w:t>
      </w:r>
      <w:r>
        <w:t>2</w:t>
      </w:r>
      <w:r w:rsidRPr="006B3611">
        <w:t>).</w:t>
      </w:r>
    </w:p>
    <w:p w:rsidR="007273E8" w:rsidRDefault="007273E8" w:rsidP="007273E8">
      <w:pPr>
        <w:pStyle w:val="p1a"/>
      </w:pPr>
      <w:r w:rsidRPr="006B3611">
        <w:t xml:space="preserve">The highest level of research attention was paid to wellbeing (with thirteen publications in the final set), which covers many aspects of positive functioning including happiness, life satisfaction and subjective wellbeing. </w:t>
      </w:r>
    </w:p>
    <w:p w:rsidR="007273E8" w:rsidRDefault="007273E8" w:rsidP="007273E8">
      <w:pPr>
        <w:pStyle w:val="p1a"/>
      </w:pPr>
      <w:r w:rsidRPr="006B3611">
        <w:t>Independent living and Social isolation are the next two highest categories (with 9 and 8 publications, respectively). The majority of older adults want to continue living independently and technologies may enable them to stay in their own home longer before moving to nursing facilities. This preference is</w:t>
      </w:r>
      <w:r>
        <w:t xml:space="preserve"> </w:t>
      </w:r>
      <w:r w:rsidRPr="006B3611">
        <w:t>particularly facilitated by sensor technologies and robotics that can help seniors to live independently.</w:t>
      </w:r>
    </w:p>
    <w:p w:rsidR="007273E8" w:rsidRDefault="007273E8" w:rsidP="007273E8">
      <w:pPr>
        <w:pStyle w:val="p1a"/>
      </w:pPr>
      <w:r w:rsidRPr="006B3611">
        <w:t>General ICT used to reduce social isolation and increase social connectedness. Studies report that the experience of social isolation in older people has increased and clearly has negative effects on older adults’ health, wellbeing and quality of life</w:t>
      </w:r>
      <w:r>
        <w:t xml:space="preserve"> </w:t>
      </w:r>
      <w:r>
        <w:fldChar w:fldCharType="begin"/>
      </w:r>
      <w:r w:rsidR="00414118">
        <w:instrText xml:space="preserve"> ADDIN EN.CITE &lt;EndNote&gt;&lt;Cite&gt;&lt;Author&gt;Blažun&lt;/Author&gt;&lt;Year&gt;2012&lt;/Year&gt;&lt;RecNum&gt;20&lt;/RecNum&gt;&lt;DisplayText&gt;[22, 23]&lt;/DisplayText&gt;&lt;record&gt;&lt;rec-number&gt;20&lt;/rec-number&gt;&lt;foreign-keys&gt;&lt;key app="EN" db-id="vwx02dr5asf2vjea2aep2f0qvepw2v0095va"&gt;20&lt;/key&gt;&lt;/foreign-keys&gt;&lt;ref-type name="Conference Proceedings"&gt;10&lt;/ref-type&gt;&lt;contributors&gt;&lt;authors&gt;&lt;author&gt;Blažun, Helena&lt;/author&gt;&lt;author&gt;Saranto, Kaija&lt;/author&gt;&lt;author&gt;Kokol, Peter&lt;/author&gt;&lt;author&gt;Vošner, Janez&lt;/author&gt;&lt;/authors&gt;&lt;/contributors&gt;&lt;titles&gt;&lt;title&gt;Information and communication technology as a tool for improving physical and social activity of the elderly&lt;/title&gt;&lt;secondary-title&gt;NI 2012: Proceedings of the 11th International Congress on Nursing Informatics&lt;/secondary-title&gt;&lt;/titles&gt;&lt;volume&gt;2012&lt;/volume&gt;&lt;dates&gt;&lt;year&gt;2012&lt;/year&gt;&lt;/dates&gt;&lt;publisher&gt;American Medical Informatics Association&lt;/publisher&gt;&lt;urls&gt;&lt;/urls&gt;&lt;/record&gt;&lt;/Cite&gt;&lt;Cite&gt;&lt;Author&gt;Ballantyne&lt;/Author&gt;&lt;Year&gt;2010&lt;/Year&gt;&lt;RecNum&gt;21&lt;/RecNum&gt;&lt;record&gt;&lt;rec-number&gt;21&lt;/rec-number&gt;&lt;foreign-keys&gt;&lt;key app="EN" db-id="vwx02dr5asf2vjea2aep2f0qvepw2v0095va"&gt;21&lt;/key&gt;&lt;/foreign-keys&gt;&lt;ref-type name="Journal Article"&gt;17&lt;/ref-type&gt;&lt;contributors&gt;&lt;authors&gt;&lt;author&gt;Ballantyne, Alison&lt;/author&gt;&lt;author&gt;Trenwith, Luke&lt;/author&gt;&lt;author&gt;Zubrinich, Samara&lt;/author&gt;&lt;author&gt;Corlis, Megan&lt;/author&gt;&lt;/authors&gt;&lt;/contributors&gt;&lt;titles&gt;&lt;title&gt;‘I feel less lonely’: what older people say about participating in a social networking website&lt;/title&gt;&lt;secondary-title&gt;Quality in Ageing and Older Adults&lt;/secondary-title&gt;&lt;/titles&gt;&lt;periodical&gt;&lt;full-title&gt;Quality in Ageing and Older Adults&lt;/full-title&gt;&lt;/periodical&gt;&lt;pages&gt;25-35&lt;/pages&gt;&lt;volume&gt;11&lt;/volume&gt;&lt;number&gt;3&lt;/number&gt;&lt;dates&gt;&lt;year&gt;2010&lt;/year&gt;&lt;/dates&gt;&lt;isbn&gt;1471-7794&lt;/isbn&gt;&lt;urls&gt;&lt;/urls&gt;&lt;/record&gt;&lt;/Cite&gt;&lt;/EndNote&gt;</w:instrText>
      </w:r>
      <w:r>
        <w:fldChar w:fldCharType="separate"/>
      </w:r>
      <w:r w:rsidR="00414118">
        <w:rPr>
          <w:noProof/>
        </w:rPr>
        <w:t>[</w:t>
      </w:r>
      <w:hyperlink w:anchor="_ENREF_22" w:tooltip="Blažun, 2012 #20" w:history="1">
        <w:r w:rsidR="00414118">
          <w:rPr>
            <w:noProof/>
          </w:rPr>
          <w:t>22</w:t>
        </w:r>
      </w:hyperlink>
      <w:r w:rsidR="00414118">
        <w:rPr>
          <w:noProof/>
        </w:rPr>
        <w:t xml:space="preserve">, </w:t>
      </w:r>
      <w:hyperlink w:anchor="_ENREF_23" w:tooltip="Ballantyne, 2010 #21" w:history="1">
        <w:r w:rsidR="00414118">
          <w:rPr>
            <w:noProof/>
          </w:rPr>
          <w:t>23</w:t>
        </w:r>
      </w:hyperlink>
      <w:r w:rsidR="00414118">
        <w:rPr>
          <w:noProof/>
        </w:rPr>
        <w:t>]</w:t>
      </w:r>
      <w:r>
        <w:fldChar w:fldCharType="end"/>
      </w:r>
      <w:r>
        <w:t>.</w:t>
      </w:r>
    </w:p>
    <w:p w:rsidR="007273E8" w:rsidRPr="006B3611" w:rsidRDefault="007273E8" w:rsidP="007273E8">
      <w:pPr>
        <w:pStyle w:val="p1a"/>
      </w:pPr>
      <w:r w:rsidRPr="006B3611">
        <w:t>The next highest category is chronic disease (Seven publications). As population aging has accelerated, one of the challenges is dealing with chronic conditions. Innovative and cost-effective ways are required to meet the healthcare needs of older adults.</w:t>
      </w:r>
    </w:p>
    <w:p w:rsidR="007273E8" w:rsidRDefault="0057566E" w:rsidP="007273E8">
      <w:pPr>
        <w:autoSpaceDE w:val="0"/>
        <w:autoSpaceDN w:val="0"/>
        <w:adjustRightInd w:val="0"/>
        <w:jc w:val="center"/>
        <w:rPr>
          <w:rFonts w:ascii="Times New Roman" w:hAnsi="Times New Roman"/>
          <w:color w:val="231F20"/>
          <w:sz w:val="24"/>
        </w:rPr>
      </w:pPr>
      <w:r>
        <w:rPr>
          <w:noProof/>
          <w:lang w:val="en-AU" w:eastAsia="en-AU"/>
        </w:rPr>
        <w:drawing>
          <wp:inline distT="0" distB="0" distL="0" distR="0">
            <wp:extent cx="4371975" cy="2102485"/>
            <wp:effectExtent l="0" t="0" r="0" b="0"/>
            <wp:docPr id="1"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7273E8" w:rsidRDefault="007273E8" w:rsidP="00B51EB9">
      <w:pPr>
        <w:pStyle w:val="figurelegend"/>
      </w:pPr>
      <w:proofErr w:type="gramStart"/>
      <w:r w:rsidRPr="007273E8">
        <w:rPr>
          <w:b/>
          <w:bCs/>
        </w:rPr>
        <w:t xml:space="preserve">Fig. </w:t>
      </w:r>
      <w:r w:rsidR="00B51EB9">
        <w:rPr>
          <w:b/>
          <w:bCs/>
        </w:rPr>
        <w:t>4</w:t>
      </w:r>
      <w:r w:rsidRPr="007273E8">
        <w:rPr>
          <w:b/>
          <w:bCs/>
        </w:rPr>
        <w:t>.</w:t>
      </w:r>
      <w:proofErr w:type="gramEnd"/>
      <w:r>
        <w:t xml:space="preserve"> </w:t>
      </w:r>
      <w:r w:rsidRPr="007273E8">
        <w:t>Seniors’ problems targeted by ICT researchers (and number of publications)</w:t>
      </w:r>
    </w:p>
    <w:p w:rsidR="007273E8" w:rsidRPr="006B3611" w:rsidRDefault="007273E8" w:rsidP="007273E8">
      <w:pPr>
        <w:pStyle w:val="p1a"/>
      </w:pPr>
      <w:r w:rsidRPr="006B3611">
        <w:t xml:space="preserve">To monitor the elderly with chronic conditions in their own residence, telemedicine can be used as a cost-effective way to reduce unnecessary </w:t>
      </w:r>
      <w:proofErr w:type="spellStart"/>
      <w:r w:rsidRPr="006B3611">
        <w:t>hospitalisation</w:t>
      </w:r>
      <w:proofErr w:type="spellEnd"/>
      <w:r w:rsidRPr="006B3611">
        <w:t xml:space="preserve"> and to ensure that patients receive urgent care in a timely fashion.  </w:t>
      </w:r>
    </w:p>
    <w:p w:rsidR="007273E8" w:rsidRPr="006B3611" w:rsidRDefault="007273E8" w:rsidP="007273E8">
      <w:pPr>
        <w:pStyle w:val="p1a"/>
      </w:pPr>
      <w:r w:rsidRPr="006B3611">
        <w:t xml:space="preserve">Falls are a costly and unresolved safety issue for older adults and seniors who fall usually need medical attention. </w:t>
      </w:r>
      <w:r>
        <w:t>R</w:t>
      </w:r>
      <w:r w:rsidRPr="006B3611">
        <w:t xml:space="preserve">esearchers have tried to reduce the fall risk using technologies such as sensors and video games. Seven publications in the final pool dealt with fall risk. </w:t>
      </w:r>
    </w:p>
    <w:p w:rsidR="007273E8" w:rsidRPr="006B3611" w:rsidRDefault="007273E8" w:rsidP="007273E8">
      <w:pPr>
        <w:pStyle w:val="p1a"/>
      </w:pPr>
      <w:r w:rsidRPr="006B3611">
        <w:lastRenderedPageBreak/>
        <w:t xml:space="preserve">Dementia is the next highest category of research on technology that provides benefits for older adults (with five publications in the final pool). The ageing population has led to a surge in the number of people with dementia. Dementia has implications for the individual’s quality of daily life </w:t>
      </w:r>
      <w:r w:rsidRPr="006B3611">
        <w:fldChar w:fldCharType="begin"/>
      </w:r>
      <w:r w:rsidR="00414118">
        <w:instrText xml:space="preserve"> ADDIN EN.CITE &lt;EndNote&gt;&lt;Cite&gt;&lt;Author&gt;Moyle&lt;/Author&gt;&lt;Year&gt;2011&lt;/Year&gt;&lt;RecNum&gt;72&lt;/RecNum&gt;&lt;DisplayText&gt;[24]&lt;/DisplayText&gt;&lt;record&gt;&lt;rec-number&gt;72&lt;/rec-number&gt;&lt;foreign-keys&gt;&lt;key app="EN" db-id="t0d9zztxwx5te7etepsvaxemszdsds92t0p0"&gt;72&lt;/key&gt;&lt;/foreign-keys&gt;&lt;ref-type name="Journal Article"&gt;17&lt;/ref-type&gt;&lt;contributors&gt;&lt;authors&gt;&lt;author&gt;Moyle, Wendy&lt;/author&gt;&lt;author&gt;Venturto, Lorraine&lt;/author&gt;&lt;author&gt;Griffiths, Susan&lt;/author&gt;&lt;author&gt;Grimbeek, Peter&lt;/author&gt;&lt;author&gt;McAllister, Margaret&lt;/author&gt;&lt;author&gt;Oxlade, Debbie&lt;/author&gt;&lt;author&gt;Murfield, Jenny&lt;/author&gt;&lt;/authors&gt;&lt;/contributors&gt;&lt;titles&gt;&lt;title&gt;Factors influencing quality of life for people with dementia: a qualitative perspective&lt;/title&gt;&lt;secondary-title&gt;Aging &amp;amp; Mental Health&lt;/secondary-title&gt;&lt;/titles&gt;&lt;periodical&gt;&lt;full-title&gt;Aging &amp;amp; mental health&lt;/full-title&gt;&lt;/periodical&gt;&lt;pages&gt;970-977&lt;/pages&gt;&lt;volume&gt;15&lt;/volume&gt;&lt;number&gt;8&lt;/number&gt;&lt;dates&gt;&lt;year&gt;2011&lt;/year&gt;&lt;/dates&gt;&lt;isbn&gt;1360-7863&lt;/isbn&gt;&lt;urls&gt;&lt;/urls&gt;&lt;/record&gt;&lt;/Cite&gt;&lt;/EndNote&gt;</w:instrText>
      </w:r>
      <w:r w:rsidRPr="006B3611">
        <w:fldChar w:fldCharType="separate"/>
      </w:r>
      <w:r w:rsidR="00414118">
        <w:rPr>
          <w:noProof/>
        </w:rPr>
        <w:t>[</w:t>
      </w:r>
      <w:hyperlink w:anchor="_ENREF_24" w:tooltip="Moyle, 2011 #72" w:history="1">
        <w:r w:rsidR="00414118">
          <w:rPr>
            <w:noProof/>
          </w:rPr>
          <w:t>24</w:t>
        </w:r>
      </w:hyperlink>
      <w:r w:rsidR="00414118">
        <w:rPr>
          <w:noProof/>
        </w:rPr>
        <w:t>]</w:t>
      </w:r>
      <w:r w:rsidRPr="006B3611">
        <w:fldChar w:fldCharType="end"/>
      </w:r>
      <w:r w:rsidRPr="006B3611">
        <w:t>. Seniors with dementia need suitable supportive living environments in which they can live safely.</w:t>
      </w:r>
    </w:p>
    <w:p w:rsidR="007273E8" w:rsidRPr="006B3611" w:rsidRDefault="007273E8" w:rsidP="007273E8">
      <w:pPr>
        <w:pStyle w:val="p1a"/>
      </w:pPr>
      <w:r w:rsidRPr="006B3611">
        <w:t xml:space="preserve">Medication management is the next category (with three publications). Reminding older adults to take the right dosage of medicine at the right time especially those who suffer from chronic disease is very significant and has been one of the significant aids of technology for older adults </w:t>
      </w:r>
      <w:r w:rsidRPr="006B3611">
        <w:fldChar w:fldCharType="begin"/>
      </w:r>
      <w:r w:rsidR="00414118">
        <w:instrText xml:space="preserve"> ADDIN EN.CITE &lt;EndNote&gt;&lt;Cite&gt;&lt;Author&gt;Budnitz&lt;/Author&gt;&lt;Year&gt;2011&lt;/Year&gt;&lt;RecNum&gt;73&lt;/RecNum&gt;&lt;DisplayText&gt;[25]&lt;/DisplayText&gt;&lt;record&gt;&lt;rec-number&gt;73&lt;/rec-number&gt;&lt;foreign-keys&gt;&lt;key app="EN" db-id="t0d9zztxwx5te7etepsvaxemszdsds92t0p0"&gt;73&lt;/key&gt;&lt;/foreign-keys&gt;&lt;ref-type name="Journal Article"&gt;17&lt;/ref-type&gt;&lt;contributors&gt;&lt;authors&gt;&lt;author&gt;Budnitz, Daniel S&lt;/author&gt;&lt;author&gt;Lovegrove, Maribeth C&lt;/author&gt;&lt;author&gt;Shehab, Nadine&lt;/author&gt;&lt;author&gt;Richards, Chesley L&lt;/author&gt;&lt;/authors&gt;&lt;/contributors&gt;&lt;titles&gt;&lt;title&gt;Emergency hospitalizations for adverse drug events in older Americans&lt;/title&gt;&lt;secondary-title&gt;New England Journal of Medicine&lt;/secondary-title&gt;&lt;/titles&gt;&lt;periodical&gt;&lt;full-title&gt;New England Journal of Medicine&lt;/full-title&gt;&lt;/periodical&gt;&lt;pages&gt;2002-2012&lt;/pages&gt;&lt;volume&gt;365&lt;/volume&gt;&lt;number&gt;21&lt;/number&gt;&lt;dates&gt;&lt;year&gt;2011&lt;/year&gt;&lt;/dates&gt;&lt;isbn&gt;0028-4793&lt;/isbn&gt;&lt;urls&gt;&lt;/urls&gt;&lt;/record&gt;&lt;/Cite&gt;&lt;/EndNote&gt;</w:instrText>
      </w:r>
      <w:r w:rsidRPr="006B3611">
        <w:fldChar w:fldCharType="separate"/>
      </w:r>
      <w:r w:rsidR="00414118">
        <w:rPr>
          <w:noProof/>
        </w:rPr>
        <w:t>[</w:t>
      </w:r>
      <w:hyperlink w:anchor="_ENREF_25" w:tooltip="Budnitz, 2011 #73" w:history="1">
        <w:r w:rsidR="00414118">
          <w:rPr>
            <w:noProof/>
          </w:rPr>
          <w:t>25</w:t>
        </w:r>
      </w:hyperlink>
      <w:r w:rsidR="00414118">
        <w:rPr>
          <w:noProof/>
        </w:rPr>
        <w:t>]</w:t>
      </w:r>
      <w:r w:rsidRPr="006B3611">
        <w:fldChar w:fldCharType="end"/>
      </w:r>
      <w:r w:rsidRPr="006B3611">
        <w:t xml:space="preserve">. </w:t>
      </w:r>
    </w:p>
    <w:p w:rsidR="007273E8" w:rsidRPr="006B3611" w:rsidRDefault="007273E8" w:rsidP="007273E8">
      <w:pPr>
        <w:pStyle w:val="p1a"/>
      </w:pPr>
      <w:r w:rsidRPr="006B3611">
        <w:t xml:space="preserve">Depression is the last category (with two publications in the final pool). The lack of communication and emotional support among older adults may result in depression. Technologies such as the internet may reduce depression by engaging seniors in social interaction. </w:t>
      </w:r>
    </w:p>
    <w:p w:rsidR="007273E8" w:rsidRPr="007273E8" w:rsidRDefault="007273E8" w:rsidP="007273E8">
      <w:pPr>
        <w:pStyle w:val="heading20"/>
      </w:pPr>
      <w:bookmarkStart w:id="1" w:name="_Ref365985613"/>
      <w:r>
        <w:t xml:space="preserve">3.3   </w:t>
      </w:r>
      <w:r w:rsidRPr="007273E8">
        <w:t>Technolog</w:t>
      </w:r>
      <w:bookmarkEnd w:id="1"/>
      <w:r w:rsidRPr="007273E8">
        <w:t>ies used to assist seniors</w:t>
      </w:r>
    </w:p>
    <w:p w:rsidR="007273E8" w:rsidRDefault="007273E8" w:rsidP="007273E8">
      <w:pPr>
        <w:pStyle w:val="p1a"/>
      </w:pPr>
      <w:r w:rsidRPr="006B3611">
        <w:t xml:space="preserve">We </w:t>
      </w:r>
      <w:proofErr w:type="spellStart"/>
      <w:r w:rsidRPr="006B3611">
        <w:t>categorised</w:t>
      </w:r>
      <w:proofErr w:type="spellEnd"/>
      <w:r w:rsidRPr="006B3611">
        <w:t xml:space="preserve"> the technological interventions reported in the </w:t>
      </w:r>
      <w:r>
        <w:t>54</w:t>
      </w:r>
      <w:r w:rsidRPr="006B3611">
        <w:t xml:space="preserve"> studies into six categories, namely, general ICT, robotics, telemedicine, sensor technology, medication management applications, and video games. Table 1 provides a summary showing which technologies were applied to address the eight categories of seniors’ problems.</w:t>
      </w:r>
    </w:p>
    <w:p w:rsidR="007273E8" w:rsidRDefault="007273E8" w:rsidP="007273E8">
      <w:pPr>
        <w:pStyle w:val="p1a"/>
      </w:pPr>
      <w:r w:rsidRPr="006B3611">
        <w:t>Robotics is a rapidly growing area of technology that provides services such as the operation of appliances and various other tasks that sup</w:t>
      </w:r>
      <w:r>
        <w:t>port the elderly’s daily living.</w:t>
      </w:r>
      <w:r w:rsidRPr="006B3611">
        <w:t xml:space="preserve"> </w:t>
      </w:r>
    </w:p>
    <w:p w:rsidR="007273E8" w:rsidRDefault="007273E8" w:rsidP="007273E8">
      <w:pPr>
        <w:pStyle w:val="p1a"/>
      </w:pPr>
      <w:r w:rsidRPr="006B3611">
        <w:t xml:space="preserve">The main purpose of telemedicine is to provide specialist consultations to distant patients including diagnosing and treating through telecommunication devices </w:t>
      </w:r>
      <w:r w:rsidRPr="006B3611">
        <w:fldChar w:fldCharType="begin"/>
      </w:r>
      <w:r w:rsidR="00414118">
        <w:instrText xml:space="preserve"> ADDIN EN.CITE &lt;EndNote&gt;&lt;Cite&gt;&lt;Author&gt;Ekeland&lt;/Author&gt;&lt;Year&gt;2010&lt;/Year&gt;&lt;RecNum&gt;71&lt;/RecNum&gt;&lt;DisplayText&gt;[26]&lt;/DisplayText&gt;&lt;record&gt;&lt;rec-number&gt;71&lt;/rec-number&gt;&lt;foreign-keys&gt;&lt;key app="EN" db-id="t0d9zztxwx5te7etepsvaxemszdsds92t0p0"&gt;71&lt;/key&gt;&lt;/foreign-keys&gt;&lt;ref-type name="Journal Article"&gt;17&lt;/ref-type&gt;&lt;contributors&gt;&lt;authors&gt;&lt;author&gt;Ekeland, Anne G&lt;/author&gt;&lt;author&gt;Bowes, Alison&lt;/author&gt;&lt;author&gt;Flottorp, Signe&lt;/author&gt;&lt;/authors&gt;&lt;/contributors&gt;&lt;titles&gt;&lt;title&gt;Effectiveness of telemedicine: a systematic review of reviews&lt;/title&gt;&lt;secondary-title&gt;International journal of medical informatics&lt;/secondary-title&gt;&lt;/titles&gt;&lt;periodical&gt;&lt;full-title&gt;International journal of medical informatics&lt;/full-title&gt;&lt;/periodical&gt;&lt;pages&gt;736-771&lt;/pages&gt;&lt;volume&gt;79&lt;/volume&gt;&lt;number&gt;11&lt;/number&gt;&lt;dates&gt;&lt;year&gt;2010&lt;/year&gt;&lt;/dates&gt;&lt;isbn&gt;1386-5056&lt;/isbn&gt;&lt;urls&gt;&lt;/urls&gt;&lt;/record&gt;&lt;/Cite&gt;&lt;/EndNote&gt;</w:instrText>
      </w:r>
      <w:r w:rsidRPr="006B3611">
        <w:fldChar w:fldCharType="separate"/>
      </w:r>
      <w:r w:rsidR="00414118">
        <w:rPr>
          <w:noProof/>
        </w:rPr>
        <w:t>[</w:t>
      </w:r>
      <w:hyperlink w:anchor="_ENREF_26" w:tooltip="Ekeland, 2010 #71" w:history="1">
        <w:r w:rsidR="00414118">
          <w:rPr>
            <w:noProof/>
          </w:rPr>
          <w:t>26</w:t>
        </w:r>
      </w:hyperlink>
      <w:r w:rsidR="00414118">
        <w:rPr>
          <w:noProof/>
        </w:rPr>
        <w:t>]</w:t>
      </w:r>
      <w:r w:rsidRPr="006B3611">
        <w:fldChar w:fldCharType="end"/>
      </w:r>
      <w:r w:rsidRPr="006B3611">
        <w:t xml:space="preserve">. Telemedicine is used in a more restrictive sense at home and involves the use of ICT to monitor the patient’s status at a distance </w:t>
      </w:r>
      <w:r w:rsidRPr="006B3611">
        <w:fldChar w:fldCharType="begin"/>
      </w:r>
      <w:r w:rsidR="00414118">
        <w:instrText xml:space="preserve"> ADDIN EN.CITE &lt;EndNote&gt;&lt;Cite&gt;&lt;Author&gt;Ekeland&lt;/Author&gt;&lt;Year&gt;2010&lt;/Year&gt;&lt;RecNum&gt;71&lt;/RecNum&gt;&lt;DisplayText&gt;[26]&lt;/DisplayText&gt;&lt;record&gt;&lt;rec-number&gt;71&lt;/rec-number&gt;&lt;foreign-keys&gt;&lt;key app="EN" db-id="t0d9zztxwx5te7etepsvaxemszdsds92t0p0"&gt;71&lt;/key&gt;&lt;/foreign-keys&gt;&lt;ref-type name="Journal Article"&gt;17&lt;/ref-type&gt;&lt;contributors&gt;&lt;authors&gt;&lt;author&gt;Ekeland, Anne G&lt;/author&gt;&lt;author&gt;Bowes, Alison&lt;/author&gt;&lt;author&gt;Flottorp, Signe&lt;/author&gt;&lt;/authors&gt;&lt;/contributors&gt;&lt;titles&gt;&lt;title&gt;Effectiveness of telemedicine: a systematic review of reviews&lt;/title&gt;&lt;secondary-title&gt;International journal of medical informatics&lt;/secondary-title&gt;&lt;/titles&gt;&lt;periodical&gt;&lt;full-title&gt;International journal of medical informatics&lt;/full-title&gt;&lt;/periodical&gt;&lt;pages&gt;736-771&lt;/pages&gt;&lt;volume&gt;79&lt;/volume&gt;&lt;number&gt;11&lt;/number&gt;&lt;dates&gt;&lt;year&gt;2010&lt;/year&gt;&lt;/dates&gt;&lt;isbn&gt;1386-5056&lt;/isbn&gt;&lt;urls&gt;&lt;/urls&gt;&lt;/record&gt;&lt;/Cite&gt;&lt;/EndNote&gt;</w:instrText>
      </w:r>
      <w:r w:rsidRPr="006B3611">
        <w:fldChar w:fldCharType="separate"/>
      </w:r>
      <w:r w:rsidR="00414118">
        <w:rPr>
          <w:noProof/>
        </w:rPr>
        <w:t>[</w:t>
      </w:r>
      <w:hyperlink w:anchor="_ENREF_26" w:tooltip="Ekeland, 2010 #71" w:history="1">
        <w:r w:rsidR="00414118">
          <w:rPr>
            <w:noProof/>
          </w:rPr>
          <w:t>26</w:t>
        </w:r>
      </w:hyperlink>
      <w:r w:rsidR="00414118">
        <w:rPr>
          <w:noProof/>
        </w:rPr>
        <w:t>]</w:t>
      </w:r>
      <w:r w:rsidRPr="006B3611">
        <w:fldChar w:fldCharType="end"/>
      </w:r>
      <w:r w:rsidRPr="006B3611">
        <w:t xml:space="preserve">. </w:t>
      </w:r>
    </w:p>
    <w:p w:rsidR="007273E8" w:rsidRDefault="007273E8" w:rsidP="00044ECF">
      <w:pPr>
        <w:pStyle w:val="tabletitle"/>
      </w:pPr>
      <w:r w:rsidRPr="00044ECF">
        <w:rPr>
          <w:b/>
          <w:bCs/>
        </w:rPr>
        <w:t xml:space="preserve">Table </w:t>
      </w:r>
      <w:r w:rsidRPr="00044ECF">
        <w:rPr>
          <w:b/>
          <w:bCs/>
        </w:rPr>
        <w:fldChar w:fldCharType="begin"/>
      </w:r>
      <w:r w:rsidRPr="00044ECF">
        <w:rPr>
          <w:b/>
          <w:bCs/>
        </w:rPr>
        <w:instrText xml:space="preserve"> SEQ "Table" \* MERGEFORMAT </w:instrText>
      </w:r>
      <w:r w:rsidRPr="00044ECF">
        <w:rPr>
          <w:b/>
          <w:bCs/>
        </w:rPr>
        <w:fldChar w:fldCharType="separate"/>
      </w:r>
      <w:r w:rsidR="00D069FD">
        <w:rPr>
          <w:b/>
          <w:bCs/>
          <w:noProof/>
        </w:rPr>
        <w:t>1</w:t>
      </w:r>
      <w:r w:rsidRPr="00044ECF">
        <w:rPr>
          <w:b/>
          <w:bCs/>
        </w:rPr>
        <w:fldChar w:fldCharType="end"/>
      </w:r>
      <w:r w:rsidRPr="00044ECF">
        <w:rPr>
          <w:b/>
          <w:bCs/>
        </w:rPr>
        <w:t>.</w:t>
      </w:r>
      <w:r>
        <w:t xml:space="preserve"> </w:t>
      </w:r>
      <w:r w:rsidRPr="006B3611">
        <w:t>Various</w:t>
      </w:r>
      <w:r w:rsidRPr="00CE736F">
        <w:t xml:space="preserve"> </w:t>
      </w:r>
      <w:r>
        <w:t xml:space="preserve">assistive </w:t>
      </w:r>
      <w:r w:rsidRPr="00CE736F">
        <w:t>technologies proposed for seniors’ issues</w:t>
      </w:r>
    </w:p>
    <w:tbl>
      <w:tblPr>
        <w:tblStyle w:val="TableGrid"/>
        <w:tblW w:w="7423" w:type="dxa"/>
        <w:tblLayout w:type="fixed"/>
        <w:tblCellMar>
          <w:left w:w="43" w:type="dxa"/>
          <w:right w:w="43" w:type="dxa"/>
        </w:tblCellMar>
        <w:tblLook w:val="04A0" w:firstRow="1" w:lastRow="0" w:firstColumn="1" w:lastColumn="0" w:noHBand="0" w:noVBand="1"/>
      </w:tblPr>
      <w:tblGrid>
        <w:gridCol w:w="1242"/>
        <w:gridCol w:w="1231"/>
        <w:gridCol w:w="990"/>
        <w:gridCol w:w="1170"/>
        <w:gridCol w:w="1080"/>
        <w:gridCol w:w="720"/>
        <w:gridCol w:w="990"/>
      </w:tblGrid>
      <w:tr w:rsidR="00414118" w:rsidTr="00A83025">
        <w:trPr>
          <w:trHeight w:val="669"/>
        </w:trPr>
        <w:tc>
          <w:tcPr>
            <w:tcW w:w="1242" w:type="dxa"/>
          </w:tcPr>
          <w:p w:rsidR="00414118" w:rsidRPr="00E87D09" w:rsidRDefault="00414118" w:rsidP="00A83025"/>
        </w:tc>
        <w:tc>
          <w:tcPr>
            <w:tcW w:w="1231" w:type="dxa"/>
          </w:tcPr>
          <w:p w:rsidR="00414118" w:rsidRPr="00414118" w:rsidRDefault="00414118" w:rsidP="00414118">
            <w:pPr>
              <w:ind w:firstLine="0"/>
              <w:rPr>
                <w:rFonts w:cs="Times New Roman"/>
                <w:color w:val="000000"/>
                <w:sz w:val="18"/>
              </w:rPr>
            </w:pPr>
            <w:r w:rsidRPr="00414118">
              <w:rPr>
                <w:rFonts w:cs="Times New Roman"/>
                <w:color w:val="000000"/>
                <w:sz w:val="18"/>
              </w:rPr>
              <w:t>Sensor Technology</w:t>
            </w:r>
          </w:p>
        </w:tc>
        <w:tc>
          <w:tcPr>
            <w:tcW w:w="990" w:type="dxa"/>
          </w:tcPr>
          <w:p w:rsidR="00414118" w:rsidRPr="00414118" w:rsidRDefault="00414118" w:rsidP="00414118">
            <w:pPr>
              <w:ind w:firstLine="0"/>
              <w:rPr>
                <w:rFonts w:cs="Times New Roman"/>
                <w:color w:val="000000"/>
                <w:sz w:val="18"/>
              </w:rPr>
            </w:pPr>
            <w:r w:rsidRPr="00414118">
              <w:rPr>
                <w:rFonts w:cs="Times New Roman"/>
                <w:color w:val="000000"/>
                <w:sz w:val="18"/>
              </w:rPr>
              <w:t>Robotics</w:t>
            </w:r>
          </w:p>
          <w:p w:rsidR="00414118" w:rsidRPr="00414118" w:rsidRDefault="00414118" w:rsidP="00414118">
            <w:pPr>
              <w:autoSpaceDE w:val="0"/>
              <w:autoSpaceDN w:val="0"/>
              <w:adjustRightInd w:val="0"/>
              <w:ind w:firstLine="0"/>
              <w:rPr>
                <w:rFonts w:cs="Times New Roman"/>
                <w:color w:val="000000"/>
                <w:sz w:val="18"/>
              </w:rPr>
            </w:pPr>
          </w:p>
        </w:tc>
        <w:tc>
          <w:tcPr>
            <w:tcW w:w="1170" w:type="dxa"/>
          </w:tcPr>
          <w:p w:rsidR="00414118" w:rsidRPr="00414118" w:rsidRDefault="00414118" w:rsidP="00414118">
            <w:pPr>
              <w:ind w:firstLine="0"/>
              <w:rPr>
                <w:rFonts w:cs="Times New Roman"/>
                <w:color w:val="000000"/>
                <w:sz w:val="18"/>
              </w:rPr>
            </w:pPr>
            <w:r w:rsidRPr="00414118">
              <w:rPr>
                <w:rFonts w:cs="Times New Roman"/>
                <w:color w:val="000000"/>
                <w:sz w:val="18"/>
              </w:rPr>
              <w:t>Telemedicine</w:t>
            </w:r>
          </w:p>
          <w:p w:rsidR="00414118" w:rsidRPr="00414118" w:rsidRDefault="00414118" w:rsidP="00414118">
            <w:pPr>
              <w:autoSpaceDE w:val="0"/>
              <w:autoSpaceDN w:val="0"/>
              <w:adjustRightInd w:val="0"/>
              <w:ind w:firstLine="0"/>
              <w:rPr>
                <w:rFonts w:cs="Times New Roman"/>
                <w:color w:val="000000"/>
                <w:sz w:val="18"/>
              </w:rPr>
            </w:pPr>
          </w:p>
        </w:tc>
        <w:tc>
          <w:tcPr>
            <w:tcW w:w="1080" w:type="dxa"/>
          </w:tcPr>
          <w:p w:rsidR="00414118" w:rsidRPr="00414118" w:rsidRDefault="00414118" w:rsidP="00414118">
            <w:pPr>
              <w:ind w:firstLine="0"/>
              <w:rPr>
                <w:rFonts w:cs="Times New Roman"/>
                <w:color w:val="000000"/>
                <w:sz w:val="18"/>
              </w:rPr>
            </w:pPr>
            <w:r w:rsidRPr="00414118">
              <w:rPr>
                <w:rFonts w:cs="Times New Roman"/>
                <w:color w:val="000000"/>
                <w:sz w:val="18"/>
              </w:rPr>
              <w:t>ICT</w:t>
            </w:r>
          </w:p>
          <w:p w:rsidR="00414118" w:rsidRPr="00414118" w:rsidRDefault="00414118" w:rsidP="00414118">
            <w:pPr>
              <w:autoSpaceDE w:val="0"/>
              <w:autoSpaceDN w:val="0"/>
              <w:adjustRightInd w:val="0"/>
              <w:ind w:firstLine="0"/>
              <w:rPr>
                <w:rFonts w:cs="Times New Roman"/>
                <w:color w:val="000000"/>
                <w:sz w:val="18"/>
              </w:rPr>
            </w:pPr>
          </w:p>
        </w:tc>
        <w:tc>
          <w:tcPr>
            <w:tcW w:w="720" w:type="dxa"/>
          </w:tcPr>
          <w:p w:rsidR="00414118" w:rsidRPr="00414118" w:rsidRDefault="00414118" w:rsidP="00414118">
            <w:pPr>
              <w:ind w:firstLine="0"/>
              <w:rPr>
                <w:rFonts w:cs="Times New Roman"/>
                <w:color w:val="000000"/>
                <w:sz w:val="18"/>
              </w:rPr>
            </w:pPr>
            <w:r w:rsidRPr="00414118">
              <w:rPr>
                <w:rFonts w:cs="Times New Roman"/>
                <w:color w:val="000000"/>
                <w:sz w:val="18"/>
              </w:rPr>
              <w:t>Video games</w:t>
            </w:r>
          </w:p>
          <w:p w:rsidR="00414118" w:rsidRPr="00414118" w:rsidRDefault="00414118" w:rsidP="00414118">
            <w:pPr>
              <w:autoSpaceDE w:val="0"/>
              <w:autoSpaceDN w:val="0"/>
              <w:adjustRightInd w:val="0"/>
              <w:ind w:firstLine="0"/>
              <w:rPr>
                <w:rFonts w:cs="Times New Roman"/>
                <w:color w:val="000000"/>
                <w:sz w:val="18"/>
              </w:rPr>
            </w:pPr>
          </w:p>
        </w:tc>
        <w:tc>
          <w:tcPr>
            <w:tcW w:w="990" w:type="dxa"/>
          </w:tcPr>
          <w:p w:rsidR="00414118" w:rsidRPr="00414118" w:rsidRDefault="00414118" w:rsidP="00414118">
            <w:pPr>
              <w:ind w:firstLine="0"/>
              <w:rPr>
                <w:rFonts w:cs="Times New Roman"/>
                <w:color w:val="000000"/>
                <w:sz w:val="18"/>
              </w:rPr>
            </w:pPr>
            <w:r w:rsidRPr="00414118">
              <w:rPr>
                <w:rFonts w:cs="Times New Roman"/>
                <w:color w:val="000000"/>
                <w:sz w:val="18"/>
              </w:rPr>
              <w:t>Medication dispensing device</w:t>
            </w: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Fall risk</w:t>
            </w:r>
          </w:p>
        </w:tc>
        <w:tc>
          <w:tcPr>
            <w:tcW w:w="1231" w:type="dxa"/>
          </w:tcPr>
          <w:p w:rsidR="00414118" w:rsidRPr="008C6727" w:rsidRDefault="00414118" w:rsidP="00414118">
            <w:pPr>
              <w:rPr>
                <w:rFonts w:cs="Times New Roman"/>
                <w:color w:val="000000"/>
                <w:sz w:val="18"/>
              </w:rPr>
            </w:pPr>
            <w:r w:rsidRPr="008C6727">
              <w:rPr>
                <w:color w:val="000000"/>
                <w:sz w:val="18"/>
              </w:rPr>
              <w:fldChar w:fldCharType="begin"/>
            </w:r>
            <w:r>
              <w:rPr>
                <w:rFonts w:cs="Times New Roman"/>
                <w:color w:val="000000"/>
                <w:sz w:val="18"/>
              </w:rPr>
              <w:instrText xml:space="preserve"> ADDIN EN.CITE &lt;EndNote&gt;&lt;Cite&gt;&lt;Author&gt;Diduszyn&lt;/Author&gt;&lt;Year&gt;2008&lt;/Year&gt;&lt;RecNum&gt;16&lt;/RecNum&gt;&lt;DisplayText&gt;[27]&lt;/DisplayText&gt;&lt;record&gt;&lt;rec-number&gt;16&lt;/rec-number&gt;&lt;foreign-keys&gt;&lt;key app="EN" db-id="vwx02dr5asf2vjea2aep2f0qvepw2v0095va"&gt;16&lt;/key&gt;&lt;/foreign-keys&gt;&lt;ref-type name="Journal Article"&gt;17&lt;/ref-type&gt;&lt;contributors&gt;&lt;authors&gt;&lt;author&gt;Diduszyn, Jorge&lt;/author&gt;&lt;author&gt;Hofmann, Mary T&lt;/author&gt;&lt;author&gt;Naglak, Mary&lt;/author&gt;&lt;author&gt;Smith, David G&lt;/author&gt;&lt;/authors&gt;&lt;/contributors&gt;&lt;titles&gt;&lt;title&gt;Use of a wireless nurse alert fall monitor to prevent inpatient falls&lt;/title&gt;&lt;secondary-title&gt;JCOM&lt;/secondary-title&gt;&lt;/titles&gt;&lt;periodical&gt;&lt;full-title&gt;JCOM&lt;/full-title&gt;&lt;/periodical&gt;&lt;volume&gt;15&lt;/volume&gt;&lt;number&gt;6&lt;/number&gt;&lt;dates&gt;&lt;year&gt;2008&lt;/year&gt;&lt;/dates&gt;&lt;urls&gt;&lt;/urls&gt;&lt;/record&gt;&lt;/Cite&gt;&lt;/EndNote&gt;</w:instrText>
            </w:r>
            <w:r w:rsidRPr="008C6727">
              <w:rPr>
                <w:color w:val="000000"/>
                <w:sz w:val="18"/>
              </w:rPr>
              <w:fldChar w:fldCharType="separate"/>
            </w:r>
            <w:r>
              <w:rPr>
                <w:rFonts w:cs="Times New Roman"/>
                <w:noProof/>
                <w:color w:val="000000"/>
                <w:sz w:val="18"/>
              </w:rPr>
              <w:t>[</w:t>
            </w:r>
            <w:hyperlink w:anchor="_ENREF_27" w:tooltip="Diduszyn, 2008 #16" w:history="1">
              <w:r>
                <w:rPr>
                  <w:rFonts w:cs="Times New Roman"/>
                  <w:noProof/>
                  <w:color w:val="000000"/>
                  <w:sz w:val="18"/>
                </w:rPr>
                <w:t>27</w:t>
              </w:r>
            </w:hyperlink>
            <w:r>
              <w:rPr>
                <w:rFonts w:cs="Times New Roman"/>
                <w:noProof/>
                <w:color w:val="000000"/>
                <w:sz w:val="18"/>
              </w:rPr>
              <w:t>]</w:t>
            </w:r>
            <w:r w:rsidRPr="008C6727">
              <w:rPr>
                <w:color w:val="000000"/>
                <w:sz w:val="18"/>
              </w:rPr>
              <w:fldChar w:fldCharType="end"/>
            </w:r>
            <w:r w:rsidRPr="008C6727">
              <w:rPr>
                <w:rFonts w:cs="Times New Roman"/>
                <w:color w:val="000000"/>
                <w:sz w:val="18"/>
              </w:rPr>
              <w:t xml:space="preserve"> </w:t>
            </w:r>
            <w:r w:rsidRPr="008C6727">
              <w:rPr>
                <w:color w:val="000000"/>
                <w:sz w:val="18"/>
              </w:rPr>
              <w:fldChar w:fldCharType="begin"/>
            </w:r>
            <w:r>
              <w:rPr>
                <w:rFonts w:cs="Times New Roman"/>
                <w:color w:val="000000"/>
                <w:sz w:val="18"/>
              </w:rPr>
              <w:instrText xml:space="preserve"> ADDIN EN.CITE &lt;EndNote&gt;&lt;Cite&gt;&lt;Author&gt;Bressler&lt;/Author&gt;&lt;Year&gt;2011&lt;/Year&gt;&lt;RecNum&gt;18&lt;/RecNum&gt;&lt;DisplayText&gt;[28]&lt;/DisplayText&gt;&lt;record&gt;&lt;rec-number&gt;18&lt;/rec-number&gt;&lt;foreign-keys&gt;&lt;key app="EN" db-id="vwx02dr5asf2vjea2aep2f0qvepw2v0095va"&gt;18&lt;/key&gt;&lt;/foreign-keys&gt;&lt;ref-type name="Journal Article"&gt;17&lt;/ref-type&gt;&lt;contributors&gt;&lt;authors&gt;&lt;author&gt;Bressler, Katrina&lt;/author&gt;&lt;author&gt;Redfern, Roberta E&lt;/author&gt;&lt;author&gt;Brown, Megan&lt;/author&gt;&lt;/authors&gt;&lt;/contributors&gt;&lt;titles&gt;&lt;title&gt;Elimination of Position-Change Alarms in an Alzheimer’s and Dementia Long-Term Care Facility&lt;/title&gt;&lt;secondary-title&gt;American journal of Alzheimer&amp;apos;s disease and other dementias&lt;/secondary-title&gt;&lt;/titles&gt;&lt;periodical&gt;&lt;full-title&gt;American journal of Alzheimer&amp;apos;s disease and other dementias&lt;/full-title&gt;&lt;/periodical&gt;&lt;pages&gt;599-605&lt;/pages&gt;&lt;volume&gt;26&lt;/volume&gt;&lt;number&gt;8&lt;/number&gt;&lt;dates&gt;&lt;year&gt;2011&lt;/year&gt;&lt;/dates&gt;&lt;isbn&gt;1533-3175&lt;/isbn&gt;&lt;urls&gt;&lt;/urls&gt;&lt;/record&gt;&lt;/Cite&gt;&lt;/EndNote&gt;</w:instrText>
            </w:r>
            <w:r w:rsidRPr="008C6727">
              <w:rPr>
                <w:color w:val="000000"/>
                <w:sz w:val="18"/>
              </w:rPr>
              <w:fldChar w:fldCharType="separate"/>
            </w:r>
            <w:r>
              <w:rPr>
                <w:rFonts w:cs="Times New Roman"/>
                <w:noProof/>
                <w:color w:val="000000"/>
                <w:sz w:val="18"/>
              </w:rPr>
              <w:t>[</w:t>
            </w:r>
            <w:hyperlink w:anchor="_ENREF_28" w:tooltip="Bressler, 2011 #18" w:history="1">
              <w:r>
                <w:rPr>
                  <w:rFonts w:cs="Times New Roman"/>
                  <w:noProof/>
                  <w:color w:val="000000"/>
                  <w:sz w:val="18"/>
                </w:rPr>
                <w:t>28</w:t>
              </w:r>
            </w:hyperlink>
            <w:r>
              <w:rPr>
                <w:rFonts w:cs="Times New Roman"/>
                <w:noProof/>
                <w:color w:val="000000"/>
                <w:sz w:val="18"/>
              </w:rPr>
              <w:t>]</w:t>
            </w:r>
            <w:r w:rsidRPr="008C6727">
              <w:rPr>
                <w:color w:val="000000"/>
                <w:sz w:val="18"/>
              </w:rPr>
              <w:fldChar w:fldCharType="end"/>
            </w:r>
            <w:r w:rsidRPr="008C6727">
              <w:rPr>
                <w:rFonts w:cs="Times New Roman"/>
                <w:color w:val="000000"/>
                <w:sz w:val="18"/>
              </w:rPr>
              <w:t xml:space="preserve"> </w:t>
            </w:r>
            <w:r w:rsidRPr="008C6727">
              <w:rPr>
                <w:color w:val="000000"/>
                <w:sz w:val="18"/>
              </w:rPr>
              <w:fldChar w:fldCharType="begin"/>
            </w:r>
            <w:r>
              <w:rPr>
                <w:rFonts w:cs="Times New Roman"/>
                <w:color w:val="000000"/>
                <w:sz w:val="18"/>
              </w:rPr>
              <w:instrText xml:space="preserve"> ADDIN EN.CITE &lt;EndNote&gt;&lt;Cite&gt;&lt;Author&gt;Rantz&lt;/Author&gt;&lt;Year&gt;2013&lt;/Year&gt;&lt;RecNum&gt;8&lt;/RecNum&gt;&lt;DisplayText&gt;[29]&lt;/DisplayText&gt;&lt;record&gt;&lt;rec-number&gt;8&lt;/rec-number&gt;&lt;foreign-keys&gt;&lt;key app="EN" db-id="r5x2avvdkszwvnef05bvedxievfpftr9vr0r"&gt;8&lt;/key&gt;&lt;/foreign-keys&gt;&lt;ref-type name="Journal Article"&gt;17&lt;/ref-type&gt;&lt;contributors&gt;&lt;authors&gt;&lt;author&gt;Rantz, Marilyn J&lt;/author&gt;&lt;author&gt;Skubic, Marjorie&lt;/author&gt;&lt;author&gt;Miller, Steven J&lt;/author&gt;&lt;author&gt;Galambos, Colleen&lt;/author&gt;&lt;author&gt;Alexander, Greg&lt;/author&gt;&lt;author&gt;Keller, James&lt;/author&gt;&lt;author&gt;Popescu, Mihail&lt;/author&gt;&lt;/authors&gt;&lt;/contributors&gt;&lt;titles&gt;&lt;title&gt;Sensor technology to support aging in place&lt;/title&gt;&lt;secondary-title&gt;Journal of the American Medical Directors Association&lt;/secondary-title&gt;&lt;/titles&gt;&lt;periodical&gt;&lt;full-title&gt;Journal of the American Medical Directors Association&lt;/full-title&gt;&lt;/periodical&gt;&lt;pages&gt;386-391&lt;/pages&gt;&lt;volume&gt;14&lt;/volume&gt;&lt;number&gt;6&lt;/number&gt;&lt;dates&gt;&lt;year&gt;2013&lt;/year&gt;&lt;/dates&gt;&lt;isbn&gt;1525-8610&lt;/isbn&gt;&lt;urls&gt;&lt;/urls&gt;&lt;/record&gt;&lt;/Cite&gt;&lt;/EndNote&gt;</w:instrText>
            </w:r>
            <w:r w:rsidRPr="008C6727">
              <w:rPr>
                <w:color w:val="000000"/>
                <w:sz w:val="18"/>
              </w:rPr>
              <w:fldChar w:fldCharType="separate"/>
            </w:r>
            <w:r>
              <w:rPr>
                <w:rFonts w:cs="Times New Roman"/>
                <w:noProof/>
                <w:color w:val="000000"/>
                <w:sz w:val="18"/>
              </w:rPr>
              <w:t>[</w:t>
            </w:r>
            <w:hyperlink w:anchor="_ENREF_29" w:tooltip="Rantz, 2013 #8" w:history="1">
              <w:r>
                <w:rPr>
                  <w:rFonts w:cs="Times New Roman"/>
                  <w:noProof/>
                  <w:color w:val="000000"/>
                  <w:sz w:val="18"/>
                </w:rPr>
                <w:t>29</w:t>
              </w:r>
            </w:hyperlink>
            <w:r>
              <w:rPr>
                <w:rFonts w:cs="Times New Roman"/>
                <w:noProof/>
                <w:color w:val="000000"/>
                <w:sz w:val="18"/>
              </w:rPr>
              <w:t>]</w:t>
            </w:r>
            <w:r w:rsidRPr="008C6727">
              <w:rPr>
                <w:color w:val="000000"/>
                <w:sz w:val="18"/>
              </w:rPr>
              <w:fldChar w:fldCharType="end"/>
            </w:r>
            <w:r w:rsidRPr="008C6727">
              <w:rPr>
                <w:rFonts w:cs="Times New Roman"/>
                <w:color w:val="000000"/>
                <w:sz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Cumming&lt;/Author&gt;&lt;Year&gt;2008&lt;/Year&gt;&lt;RecNum&gt;50&lt;/RecNum&gt;&lt;DisplayText&gt;[30]&lt;/DisplayText&gt;&lt;record&gt;&lt;rec-number&gt;50&lt;/rec-number&gt;&lt;foreign-keys&gt;&lt;key app="EN" db-id="t0d9zztxwx5te7etepsvaxemszdsds92t0p0"&gt;50&lt;/key&gt;&lt;/foreign-keys&gt;&lt;ref-type name="Journal Article"&gt;17&lt;/ref-type&gt;&lt;contributors&gt;&lt;authors&gt;&lt;author&gt;Cumming, Robert G&lt;/author&gt;&lt;author&gt;Sherrington, Catherine&lt;/author&gt;&lt;author&gt;Lord, Stephen R&lt;/author&gt;&lt;author&gt;Simpson, Judy M&lt;/author&gt;&lt;author&gt;Vogler, Constance&lt;/author&gt;&lt;author&gt;Cameron, Ian D&lt;/author&gt;&lt;author&gt;Naganathan, Vasi&lt;/author&gt;&lt;/authors&gt;&lt;/contributors&gt;&lt;titles&gt;&lt;title&gt;Cluster randomised trial of a targeted multifactorial intervention to prevent falls among older people in hospital&lt;/title&gt;&lt;secondary-title&gt;Bmj&lt;/secondary-title&gt;&lt;/titles&gt;&lt;periodical&gt;&lt;full-title&gt;Bmj&lt;/full-title&gt;&lt;/periodical&gt;&lt;pages&gt;758-760&lt;/pages&gt;&lt;volume&gt;336&lt;/volume&gt;&lt;number&gt;7647&lt;/number&gt;&lt;dates&gt;&lt;year&gt;2008&lt;/year&gt;&lt;/dates&gt;&lt;isbn&gt;0959-8138&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0" w:tooltip="Cumming, 2008 #50" w:history="1">
              <w:r>
                <w:rPr>
                  <w:rFonts w:cstheme="majorBidi"/>
                  <w:noProof/>
                  <w:sz w:val="18"/>
                  <w:szCs w:val="18"/>
                </w:rPr>
                <w:t>30</w:t>
              </w:r>
            </w:hyperlink>
            <w:r>
              <w:rPr>
                <w:rFonts w:cstheme="majorBidi"/>
                <w:noProof/>
                <w:sz w:val="18"/>
                <w:szCs w:val="18"/>
              </w:rPr>
              <w:t>]</w:t>
            </w:r>
            <w:r w:rsidRPr="008C6727">
              <w:rPr>
                <w:rFonts w:cstheme="majorBidi"/>
                <w:sz w:val="18"/>
                <w:szCs w:val="18"/>
              </w:rPr>
              <w:fldChar w:fldCharType="end"/>
            </w:r>
            <w:r w:rsidRPr="008C6727">
              <w:rPr>
                <w:rFonts w:cs="Times New Roman"/>
                <w:color w:val="000000"/>
                <w:sz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Ferrari&lt;/Author&gt;&lt;Year&gt;2012&lt;/Year&gt;&lt;RecNum&gt;11&lt;/RecNum&gt;&lt;DisplayText&gt;[31]&lt;/DisplayText&gt;&lt;record&gt;&lt;rec-number&gt;11&lt;/rec-number&gt;&lt;foreign-keys&gt;&lt;key app="EN" db-id="vwx02dr5asf2vjea2aep2f0qvepw2v0095va"&gt;11&lt;/key&gt;&lt;/foreign-keys&gt;&lt;ref-type name="Journal Article"&gt;17&lt;/ref-type&gt;&lt;contributors&gt;&lt;authors&gt;&lt;author&gt;Ferrari, Marisa&lt;/author&gt;&lt;author&gt;Harrison, Barbara&lt;/author&gt;&lt;author&gt;Rawashdeh, Osamah&lt;/author&gt;&lt;author&gt;Hammond, Robert&lt;/author&gt;&lt;author&gt;Avery, Yvonne&lt;/author&gt;&lt;author&gt;Rawashdeh, Muawea&lt;/author&gt;&lt;author&gt;Sa’deh, Waseem&lt;/author&gt;&lt;author&gt;Maddens, Michael&lt;/author&gt;&lt;/authors&gt;&lt;/contributors&gt;&lt;titles&gt;&lt;title&gt;Clinical feasibility trial of a motion detection system for fall prevention in hospitalized older adult patients&lt;/title&gt;&lt;secondary-title&gt;Geriatric Nursing&lt;/secondary-title&gt;&lt;/titles&gt;&lt;periodical&gt;&lt;full-title&gt;Geriatric Nursing&lt;/full-title&gt;&lt;/periodical&gt;&lt;pages&gt;177-183&lt;/pages&gt;&lt;volume&gt;33&lt;/volume&gt;&lt;number&gt;3&lt;/number&gt;&lt;dates&gt;&lt;year&gt;2012&lt;/year&gt;&lt;/dates&gt;&lt;isbn&gt;0197-457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1" w:tooltip="Ferrari, 2012 #11" w:history="1">
              <w:r>
                <w:rPr>
                  <w:rFonts w:cstheme="majorBidi"/>
                  <w:noProof/>
                  <w:sz w:val="18"/>
                  <w:szCs w:val="18"/>
                </w:rPr>
                <w:t>31</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Maki&lt;/Author&gt;&lt;Year&gt;2008&lt;/Year&gt;&lt;RecNum&gt;12&lt;/RecNum&gt;&lt;DisplayText&gt;[32]&lt;/DisplayText&gt;&lt;record&gt;&lt;rec-number&gt;12&lt;/rec-number&gt;&lt;foreign-keys&gt;&lt;key app="EN" db-id="vwx02dr5asf2vjea2aep2f0qvepw2v0095va"&gt;12&lt;/key&gt;&lt;/foreign-keys&gt;&lt;ref-type name="Journal Article"&gt;17&lt;/ref-type&gt;&lt;contributors&gt;&lt;authors&gt;&lt;author&gt;Maki, Brian E&lt;/author&gt;&lt;author&gt;Cheng, Kenneth C-C&lt;/author&gt;&lt;author&gt;Mansfield, Avril&lt;/author&gt;&lt;author&gt;Scovil, Carol Y&lt;/author&gt;&lt;author&gt;Perry, Stephen D&lt;/author&gt;&lt;author&gt;Peters, Amy L&lt;/author&gt;&lt;author&gt;McKay, Sandra&lt;/author&gt;&lt;author&gt;Lee, Tracy&lt;/author&gt;&lt;author&gt;Marquis, Aaron&lt;/author&gt;&lt;author&gt;Corbeil, Philippe&lt;/author&gt;&lt;/authors&gt;&lt;/contributors&gt;&lt;titles&gt;&lt;title&gt;Preventing falls in older adults: new interventions to promote more effective change-in-support balance reactions&lt;/title&gt;&lt;secondary-title&gt;Journal of electromyography and kinesiology&lt;/secondary-title&gt;&lt;/titles&gt;&lt;periodical&gt;&lt;full-title&gt;Journal of electromyography and kinesiology&lt;/full-title&gt;&lt;/periodical&gt;&lt;pages&gt;243-254&lt;/pages&gt;&lt;volume&gt;18&lt;/volume&gt;&lt;number&gt;2&lt;/number&gt;&lt;dates&gt;&lt;year&gt;2008&lt;/year&gt;&lt;/dates&gt;&lt;isbn&gt;1050-6411&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2" w:tooltip="Maki, 2008 #12" w:history="1">
              <w:r>
                <w:rPr>
                  <w:rFonts w:cstheme="majorBidi"/>
                  <w:noProof/>
                  <w:sz w:val="18"/>
                  <w:szCs w:val="18"/>
                </w:rPr>
                <w:t>32</w:t>
              </w:r>
            </w:hyperlink>
            <w:r>
              <w:rPr>
                <w:rFonts w:cstheme="majorBidi"/>
                <w:noProof/>
                <w:sz w:val="18"/>
                <w:szCs w:val="18"/>
              </w:rPr>
              <w:t>]</w:t>
            </w:r>
            <w:r w:rsidRPr="008C6727">
              <w:rPr>
                <w:rFonts w:cstheme="majorBidi"/>
                <w:sz w:val="18"/>
                <w:szCs w:val="18"/>
              </w:rPr>
              <w:fldChar w:fldCharType="end"/>
            </w:r>
          </w:p>
        </w:tc>
        <w:tc>
          <w:tcPr>
            <w:tcW w:w="990" w:type="dxa"/>
          </w:tcPr>
          <w:p w:rsidR="00414118" w:rsidRPr="008C6727" w:rsidRDefault="00414118" w:rsidP="00A83025">
            <w:pPr>
              <w:autoSpaceDE w:val="0"/>
              <w:autoSpaceDN w:val="0"/>
              <w:adjustRightInd w:val="0"/>
            </w:pPr>
          </w:p>
        </w:tc>
        <w:tc>
          <w:tcPr>
            <w:tcW w:w="1170" w:type="dxa"/>
          </w:tcPr>
          <w:p w:rsidR="00414118" w:rsidRPr="008C6727" w:rsidRDefault="00414118" w:rsidP="00A83025">
            <w:pPr>
              <w:autoSpaceDE w:val="0"/>
              <w:autoSpaceDN w:val="0"/>
              <w:adjustRightInd w:val="0"/>
            </w:pPr>
          </w:p>
        </w:tc>
        <w:tc>
          <w:tcPr>
            <w:tcW w:w="1080" w:type="dxa"/>
          </w:tcPr>
          <w:p w:rsidR="00414118" w:rsidRPr="008C6727" w:rsidRDefault="00414118" w:rsidP="00A83025">
            <w:pPr>
              <w:autoSpaceDE w:val="0"/>
              <w:autoSpaceDN w:val="0"/>
              <w:adjustRightInd w:val="0"/>
            </w:pPr>
          </w:p>
        </w:tc>
        <w:tc>
          <w:tcPr>
            <w:tcW w:w="720" w:type="dxa"/>
          </w:tcPr>
          <w:p w:rsidR="00414118" w:rsidRPr="008C6727" w:rsidRDefault="00414118" w:rsidP="00A83025">
            <w:pPr>
              <w:autoSpaceDE w:val="0"/>
              <w:autoSpaceDN w:val="0"/>
              <w:adjustRightInd w:val="0"/>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Schoene&lt;/Author&gt;&lt;Year&gt;2013&lt;/Year&gt;&lt;RecNum&gt;1&lt;/RecNum&gt;&lt;DisplayText&gt;[33]&lt;/DisplayText&gt;&lt;record&gt;&lt;rec-number&gt;1&lt;/rec-number&gt;&lt;foreign-keys&gt;&lt;key app="EN" db-id="t0d9zztxwx5te7etepsvaxemszdsds92t0p0"&gt;1&lt;/key&gt;&lt;/foreign-keys&gt;&lt;ref-type name="Journal Article"&gt;17&lt;/ref-type&gt;&lt;contributors&gt;&lt;authors&gt;&lt;author&gt;Schoene, Daniel&lt;/author&gt;&lt;author&gt;Lord, Stephen R&lt;/author&gt;&lt;author&gt;Delbaere, Kim&lt;/author&gt;&lt;author&gt;Severino, Connie&lt;/author&gt;&lt;author&gt;Davies, Thomas A&lt;/author&gt;&lt;author&gt;Smith, Stuart T&lt;/author&gt;&lt;/authors&gt;&lt;/contributors&gt;&lt;titles&gt;&lt;title&gt;A randomized controlled pilot study of home-based step training in older people using videogame technology&lt;/title&gt;&lt;secondary-title&gt;PloS one&lt;/secondary-title&gt;&lt;/titles&gt;&lt;periodical&gt;&lt;full-title&gt;PloS one&lt;/full-title&gt;&lt;/periodical&gt;&lt;pages&gt;e57734&lt;/pages&gt;&lt;volume&gt;8&lt;/volume&gt;&lt;number&gt;3&lt;/number&gt;&lt;dates&gt;&lt;year&gt;2013&lt;/year&gt;&lt;/dates&gt;&lt;isbn&gt;1932-6203&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3" w:tooltip="Schoene, 2013 #1" w:history="1">
              <w:r>
                <w:rPr>
                  <w:rFonts w:cstheme="majorBidi"/>
                  <w:noProof/>
                  <w:sz w:val="18"/>
                  <w:szCs w:val="18"/>
                </w:rPr>
                <w:t>33</w:t>
              </w:r>
            </w:hyperlink>
            <w:r>
              <w:rPr>
                <w:rFonts w:cstheme="majorBidi"/>
                <w:noProof/>
                <w:sz w:val="18"/>
                <w:szCs w:val="18"/>
              </w:rPr>
              <w:t>]</w:t>
            </w:r>
            <w:r w:rsidRPr="008C6727">
              <w:rPr>
                <w:rFonts w:cstheme="majorBidi"/>
                <w:sz w:val="18"/>
                <w:szCs w:val="18"/>
              </w:rPr>
              <w:fldChar w:fldCharType="end"/>
            </w:r>
          </w:p>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Independent living</w:t>
            </w:r>
          </w:p>
        </w:tc>
        <w:tc>
          <w:tcPr>
            <w:tcW w:w="1231" w:type="dxa"/>
          </w:tcPr>
          <w:p w:rsidR="00414118" w:rsidRPr="008C6727" w:rsidRDefault="00414118" w:rsidP="00414118">
            <w:pPr>
              <w:rPr>
                <w:rFonts w:cstheme="majorBidi"/>
                <w:sz w:val="18"/>
                <w:szCs w:val="18"/>
              </w:rPr>
            </w:pPr>
            <w:r w:rsidRPr="008C6727">
              <w:rPr>
                <w:rFonts w:cstheme="majorBidi"/>
                <w:sz w:val="18"/>
                <w:szCs w:val="18"/>
              </w:rPr>
              <w:fldChar w:fldCharType="begin">
                <w:fldData xml:space="preserve">PEVuZE5vdGU+PENpdGU+PEF1dGhvcj5BbGV4YW5kZXI8L0F1dGhvcj48WWVhcj4yMDExPC9ZZWFy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</w:fldData>
              </w:fldChar>
            </w:r>
            <w:r>
              <w:rPr>
                <w:rFonts w:cstheme="majorBidi"/>
                <w:sz w:val="18"/>
                <w:szCs w:val="18"/>
              </w:rPr>
              <w:instrText xml:space="preserve"> ADDIN EN.CITE </w:instrText>
            </w:r>
            <w:r>
              <w:rPr>
                <w:rFonts w:cstheme="majorBidi"/>
                <w:sz w:val="18"/>
                <w:szCs w:val="18"/>
              </w:rPr>
              <w:fldChar w:fldCharType="begin">
                <w:fldData xml:space="preserve">PEVuZE5vdGU+PENpdGU+PEF1dGhvcj5BbGV4YW5kZXI8L0F1dGhvcj48WWVhcj4yMDExPC9ZZWFy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</w:fldData>
              </w:fldChar>
            </w:r>
            <w:r>
              <w:rPr>
                <w:rFonts w:cstheme="majorBidi"/>
                <w:sz w:val="18"/>
                <w:szCs w:val="18"/>
              </w:rPr>
              <w:instrText xml:space="preserve"> ADDIN EN.CITE.DATA </w:instrText>
            </w:r>
            <w:r>
              <w:rPr>
                <w:rFonts w:cstheme="majorBidi"/>
                <w:sz w:val="18"/>
                <w:szCs w:val="18"/>
              </w:rPr>
            </w:r>
            <w:r>
              <w:rPr>
                <w:rFonts w:cstheme="majorBidi"/>
                <w:sz w:val="18"/>
                <w:szCs w:val="18"/>
              </w:rPr>
              <w:fldChar w:fldCharType="end"/>
            </w:r>
            <w:r w:rsidRPr="008C6727">
              <w:rPr>
                <w:rFonts w:cstheme="majorBidi"/>
                <w:sz w:val="18"/>
                <w:szCs w:val="18"/>
              </w:rPr>
            </w:r>
            <w:r w:rsidRPr="008C6727">
              <w:rPr>
                <w:rFonts w:cstheme="majorBidi"/>
                <w:sz w:val="18"/>
                <w:szCs w:val="18"/>
              </w:rPr>
              <w:fldChar w:fldCharType="separate"/>
            </w:r>
            <w:r>
              <w:rPr>
                <w:rFonts w:cstheme="majorBidi"/>
                <w:noProof/>
                <w:sz w:val="18"/>
                <w:szCs w:val="18"/>
              </w:rPr>
              <w:t>[</w:t>
            </w:r>
            <w:hyperlink w:anchor="_ENREF_34" w:tooltip="Alexander, 2011 #9" w:history="1">
              <w:r>
                <w:rPr>
                  <w:rFonts w:cstheme="majorBidi"/>
                  <w:noProof/>
                  <w:sz w:val="18"/>
                  <w:szCs w:val="18"/>
                </w:rPr>
                <w:t>34-36</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Demiris&lt;/Author&gt;&lt;Year&gt;2004&lt;/Year&gt;&lt;RecNum&gt;9&lt;/RecNum&gt;&lt;DisplayText&gt;[37]&lt;/DisplayText&gt;&lt;record&gt;&lt;rec-number&gt;9&lt;/rec-number&gt;&lt;foreign-keys&gt;&lt;key app="EN" db-id="r5x2avvdkszwvnef05bvedxievfpftr9vr0r"&gt;9&lt;/key&gt;&lt;/foreign-keys&gt;&lt;ref-type name="Journal Article"&gt;17&lt;/ref-type&gt;&lt;contributors&gt;&lt;authors&gt;&lt;author&gt;Demiris, George&lt;/author&gt;&lt;author&gt;Rantz, Marilyn J&lt;/author&gt;&lt;author&gt;Aud, Myra A&lt;/author&gt;&lt;author&gt;Marek, Karen D&lt;/author&gt;&lt;author&gt;Tyrer, Harry W&lt;/author&gt;&lt;author&gt;Skubic, Marjorie&lt;/author&gt;&lt;author&gt;Hussam, Ali A&lt;/author&gt;&lt;/authors&gt;&lt;/contributors&gt;&lt;titles&gt;&lt;title&gt;Older adults&amp;apos; attitudes towards and perceptions of&amp;apos;smart home&amp;apos;technologies: a pilot study&lt;/title&gt;&lt;secondary-title&gt;Informatics for Health and Social Care&lt;/secondary-title&gt;&lt;/titles&gt;&lt;periodical&gt;&lt;full-title&gt;Informatics for Health and Social Care&lt;/full-title&gt;&lt;/periodical&gt;&lt;pages&gt;87-94&lt;/pages&gt;&lt;volume&gt;29&lt;/volume&gt;&lt;number&gt;2&lt;/number&gt;&lt;dates&gt;&lt;year&gt;2004&lt;/year&gt;&lt;/dates&gt;&lt;isbn&gt;1753-8165&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7" w:tooltip="Demiris, 2004 #9" w:history="1">
              <w:r>
                <w:rPr>
                  <w:rFonts w:cstheme="majorBidi"/>
                  <w:noProof/>
                  <w:sz w:val="18"/>
                  <w:szCs w:val="18"/>
                </w:rPr>
                <w:t>37</w:t>
              </w:r>
            </w:hyperlink>
            <w:r>
              <w:rPr>
                <w:rFonts w:cstheme="majorBidi"/>
                <w:noProof/>
                <w:sz w:val="18"/>
                <w:szCs w:val="18"/>
              </w:rPr>
              <w:t>]</w:t>
            </w:r>
            <w:r w:rsidRPr="008C6727">
              <w:rPr>
                <w:rFonts w:cstheme="majorBidi"/>
                <w:sz w:val="18"/>
                <w:szCs w:val="18"/>
              </w:rPr>
              <w:fldChar w:fldCharType="end"/>
            </w:r>
          </w:p>
        </w:tc>
        <w:tc>
          <w:tcPr>
            <w:tcW w:w="990" w:type="dxa"/>
          </w:tcPr>
          <w:p w:rsidR="00414118" w:rsidRPr="008C6727" w:rsidRDefault="00414118" w:rsidP="00414118">
            <w:pPr>
              <w:autoSpaceDE w:val="0"/>
              <w:autoSpaceDN w:val="0"/>
              <w:adjustRightInd w:val="0"/>
            </w:pPr>
            <w:r w:rsidRPr="008C6727">
              <w:rPr>
                <w:rFonts w:cstheme="majorBidi"/>
                <w:sz w:val="18"/>
                <w:szCs w:val="18"/>
              </w:rPr>
              <w:fldChar w:fldCharType="begin"/>
            </w:r>
            <w:r>
              <w:rPr>
                <w:rFonts w:cstheme="majorBidi"/>
                <w:sz w:val="18"/>
                <w:szCs w:val="18"/>
              </w:rPr>
              <w:instrText xml:space="preserve"> ADDIN EN.CITE &lt;EndNote&gt;&lt;Cite&gt;&lt;Author&gt;Shimada&lt;/Author&gt;&lt;Year&gt;2009&lt;/Year&gt;&lt;RecNum&gt;10&lt;/RecNum&gt;&lt;DisplayText&gt;[38]&lt;/DisplayText&gt;&lt;record&gt;&lt;rec-number&gt;10&lt;/rec-number&gt;&lt;foreign-keys&gt;&lt;key app="EN" db-id="r5x2avvdkszwvnef05bvedxievfpftr9vr0r"&gt;10&lt;/key&gt;&lt;/foreign-keys&gt;&lt;ref-type name="Journal Article"&gt;17&lt;/ref-type&gt;&lt;contributors&gt;&lt;authors&gt;&lt;author&gt;Shimada, Hiroyuki&lt;/author&gt;&lt;author&gt;Hirata, Takashi&lt;/author&gt;&lt;author&gt;Kimura, Yuichi&lt;/author&gt;&lt;author&gt;Naka, Takako&lt;/author&gt;&lt;author&gt;Kikuchi, Keishiro&lt;/author&gt;&lt;author&gt;Oda, Keiichi&lt;/author&gt;&lt;author&gt;Ishii, Kenji&lt;/author&gt;&lt;author&gt;Ishiwata, Kiichi&lt;/author&gt;&lt;author&gt;Suzuki, Takao&lt;/author&gt;&lt;/authors&gt;&lt;/contributors&gt;&lt;titles&gt;&lt;title&gt;Effects of a robotic walking exercise on walking performance in community</w:instrText>
            </w:r>
            <w:r>
              <w:rPr>
                <w:rFonts w:ascii="Cambria Math" w:hAnsi="Cambria Math" w:cs="Cambria Math"/>
                <w:sz w:val="18"/>
                <w:szCs w:val="18"/>
              </w:rPr>
              <w:instrText>‐</w:instrText>
            </w:r>
            <w:r>
              <w:rPr>
                <w:rFonts w:cstheme="majorBidi"/>
                <w:sz w:val="18"/>
                <w:szCs w:val="18"/>
              </w:rPr>
              <w:instrText>dwelling elderly adults&lt;/title&gt;&lt;secondary-title&gt;Geriatrics &amp;amp; gerontology international&lt;/secondary-title&gt;&lt;/titles&gt;&lt;periodical&gt;&lt;full-title&gt;Geriatrics &amp;amp; gerontology international&lt;/full-title&gt;&lt;/periodical&gt;&lt;pages&gt;372-381&lt;/pages&gt;&lt;volume&gt;9&lt;/volume&gt;&lt;number&gt;4&lt;/number&gt;&lt;dates&gt;&lt;year&gt;2009&lt;/year&gt;&lt;/dates&gt;&lt;isbn&gt;1447-0594&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8" w:tooltip="Shimada, 2009 #10" w:history="1">
              <w:r>
                <w:rPr>
                  <w:rFonts w:cstheme="majorBidi"/>
                  <w:noProof/>
                  <w:sz w:val="18"/>
                  <w:szCs w:val="18"/>
                </w:rPr>
                <w:t>38</w:t>
              </w:r>
            </w:hyperlink>
            <w:r>
              <w:rPr>
                <w:rFonts w:cstheme="majorBidi"/>
                <w:noProof/>
                <w:sz w:val="18"/>
                <w:szCs w:val="18"/>
              </w:rPr>
              <w:t>]</w:t>
            </w:r>
            <w:r w:rsidRPr="008C6727">
              <w:rPr>
                <w:rFonts w:cstheme="majorBidi"/>
                <w:sz w:val="18"/>
                <w:szCs w:val="18"/>
              </w:rPr>
              <w:fldChar w:fldCharType="end"/>
            </w:r>
          </w:p>
        </w:tc>
        <w:tc>
          <w:tcPr>
            <w:tcW w:w="1170" w:type="dxa"/>
          </w:tcPr>
          <w:p w:rsidR="00414118" w:rsidRPr="008C6727" w:rsidRDefault="00414118" w:rsidP="00414118">
            <w:pPr>
              <w:autoSpaceDE w:val="0"/>
              <w:autoSpaceDN w:val="0"/>
              <w:adjustRightInd w:val="0"/>
            </w:pPr>
            <w:r w:rsidRPr="008C6727">
              <w:rPr>
                <w:rFonts w:cstheme="majorBidi"/>
                <w:sz w:val="18"/>
                <w:szCs w:val="18"/>
              </w:rPr>
              <w:fldChar w:fldCharType="begin"/>
            </w:r>
            <w:r>
              <w:rPr>
                <w:rFonts w:cstheme="majorBidi"/>
                <w:sz w:val="18"/>
                <w:szCs w:val="18"/>
              </w:rPr>
              <w:instrText xml:space="preserve"> ADDIN EN.CITE &lt;EndNote&gt;&lt;Cite&gt;&lt;Author&gt;Mahoney&lt;/Author&gt;&lt;Year&gt;2011&lt;/Year&gt;&lt;RecNum&gt;6&lt;/RecNum&gt;&lt;DisplayText&gt;[39]&lt;/DisplayText&gt;&lt;record&gt;&lt;rec-number&gt;6&lt;/rec-number&gt;&lt;foreign-keys&gt;&lt;key app="EN" db-id="t0d9zztxwx5te7etepsvaxemszdsds92t0p0"&gt;6&lt;/key&gt;&lt;/foreign-keys&gt;&lt;ref-type name="Journal Article"&gt;17&lt;/ref-type&gt;&lt;contributors&gt;&lt;authors&gt;&lt;author&gt;Mahoney, Diane Feeney&lt;/author&gt;&lt;/authors&gt;&lt;/contributors&gt;&lt;titles&gt;&lt;title&gt;An evidence-based adoption of technology model for remote monitoring of elders’ daily activities&lt;/title&gt;&lt;secondary-title&gt;Ageing international&lt;/secondary-title&gt;&lt;/titles&gt;&lt;periodical&gt;&lt;full-title&gt;Ageing international&lt;/full-title&gt;&lt;/periodical&gt;&lt;pages&gt;66-81&lt;/pages&gt;&lt;volume&gt;36&lt;/volume&gt;&lt;number&gt;1&lt;/number&gt;&lt;dates&gt;&lt;year&gt;2011&lt;/year&gt;&lt;/dates&gt;&lt;isbn&gt;0163-5158&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39" w:tooltip="Mahoney, 2011 #6" w:history="1">
              <w:r>
                <w:rPr>
                  <w:rFonts w:cstheme="majorBidi"/>
                  <w:noProof/>
                  <w:sz w:val="18"/>
                  <w:szCs w:val="18"/>
                </w:rPr>
                <w:t>39</w:t>
              </w:r>
            </w:hyperlink>
            <w:r>
              <w:rPr>
                <w:rFonts w:cstheme="majorBidi"/>
                <w:noProof/>
                <w:sz w:val="18"/>
                <w:szCs w:val="18"/>
              </w:rPr>
              <w:t>]</w:t>
            </w:r>
            <w:r w:rsidRPr="008C6727">
              <w:rPr>
                <w:rFonts w:cstheme="majorBidi"/>
                <w:sz w:val="18"/>
                <w:szCs w:val="18"/>
              </w:rPr>
              <w:fldChar w:fldCharType="end"/>
            </w:r>
          </w:p>
        </w:tc>
        <w:tc>
          <w:tcPr>
            <w:tcW w:w="1080" w:type="dxa"/>
          </w:tcPr>
          <w:p w:rsidR="00414118" w:rsidRPr="008C6727" w:rsidRDefault="00414118" w:rsidP="00A83025">
            <w:pPr>
              <w:autoSpaceDE w:val="0"/>
              <w:autoSpaceDN w:val="0"/>
              <w:adjustRightInd w:val="0"/>
            </w:pP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 xml:space="preserve">Chronic disease </w:t>
            </w:r>
          </w:p>
        </w:tc>
        <w:tc>
          <w:tcPr>
            <w:tcW w:w="1231" w:type="dxa"/>
          </w:tcPr>
          <w:p w:rsidR="00414118" w:rsidRPr="008C6727" w:rsidRDefault="00414118" w:rsidP="00A83025">
            <w:pPr>
              <w:rPr>
                <w:rFonts w:cstheme="majorBidi"/>
                <w:sz w:val="18"/>
                <w:szCs w:val="18"/>
              </w:rPr>
            </w:pPr>
          </w:p>
        </w:tc>
        <w:tc>
          <w:tcPr>
            <w:tcW w:w="990" w:type="dxa"/>
          </w:tcPr>
          <w:p w:rsidR="00414118" w:rsidRPr="008C6727" w:rsidRDefault="00414118" w:rsidP="00A83025">
            <w:pPr>
              <w:autoSpaceDE w:val="0"/>
              <w:autoSpaceDN w:val="0"/>
              <w:adjustRightInd w:val="0"/>
            </w:pPr>
          </w:p>
        </w:tc>
        <w:tc>
          <w:tcPr>
            <w:tcW w:w="1170" w:type="dxa"/>
          </w:tcPr>
          <w:p w:rsidR="00414118" w:rsidRPr="008C6727" w:rsidRDefault="00414118" w:rsidP="00414118">
            <w:pPr>
              <w:rPr>
                <w:rFonts w:cstheme="majorBidi"/>
                <w:sz w:val="18"/>
                <w:szCs w:val="18"/>
              </w:rPr>
            </w:pPr>
            <w:r w:rsidRPr="008C6727">
              <w:rPr>
                <w:rFonts w:cstheme="majorBidi"/>
                <w:sz w:val="18"/>
                <w:szCs w:val="18"/>
              </w:rPr>
              <w:fldChar w:fldCharType="begin">
                <w:fldData xml:space="preserve">PEVuZE5vdGU+PENpdGU+PEF1dGhvcj5TaWNvdHRlPC9BdXRob3I+PFllYXI+MjAxMTwvWWVhcj48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</w:fldData>
              </w:fldChar>
            </w:r>
            <w:r>
              <w:rPr>
                <w:rFonts w:cstheme="majorBidi"/>
                <w:sz w:val="18"/>
                <w:szCs w:val="18"/>
              </w:rPr>
              <w:instrText xml:space="preserve"> ADDIN EN.CITE </w:instrText>
            </w:r>
            <w:r>
              <w:rPr>
                <w:rFonts w:cstheme="majorBidi"/>
                <w:sz w:val="18"/>
                <w:szCs w:val="18"/>
              </w:rPr>
              <w:fldChar w:fldCharType="begin">
                <w:fldData xml:space="preserve">PEVuZE5vdGU+PENpdGU+PEF1dGhvcj5TaWNvdHRlPC9BdXRob3I+PFllYXI+MjAxMTwvWWVhcj48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</w:fldData>
              </w:fldChar>
            </w:r>
            <w:r>
              <w:rPr>
                <w:rFonts w:cstheme="majorBidi"/>
                <w:sz w:val="18"/>
                <w:szCs w:val="18"/>
              </w:rPr>
              <w:instrText xml:space="preserve"> ADDIN EN.CITE.DATA </w:instrText>
            </w:r>
            <w:r>
              <w:rPr>
                <w:rFonts w:cstheme="majorBidi"/>
                <w:sz w:val="18"/>
                <w:szCs w:val="18"/>
              </w:rPr>
            </w:r>
            <w:r>
              <w:rPr>
                <w:rFonts w:cstheme="majorBidi"/>
                <w:sz w:val="18"/>
                <w:szCs w:val="18"/>
              </w:rPr>
              <w:fldChar w:fldCharType="end"/>
            </w:r>
            <w:r w:rsidRPr="008C6727">
              <w:rPr>
                <w:rFonts w:cstheme="majorBidi"/>
                <w:sz w:val="18"/>
                <w:szCs w:val="18"/>
              </w:rPr>
            </w:r>
            <w:r w:rsidRPr="008C6727">
              <w:rPr>
                <w:rFonts w:cstheme="majorBidi"/>
                <w:sz w:val="18"/>
                <w:szCs w:val="18"/>
              </w:rPr>
              <w:fldChar w:fldCharType="separate"/>
            </w:r>
            <w:r>
              <w:rPr>
                <w:rFonts w:cstheme="majorBidi"/>
                <w:noProof/>
                <w:sz w:val="18"/>
                <w:szCs w:val="18"/>
              </w:rPr>
              <w:t>[</w:t>
            </w:r>
            <w:hyperlink w:anchor="_ENREF_40" w:tooltip="Sicotte, 2011 #14" w:history="1">
              <w:r>
                <w:rPr>
                  <w:rFonts w:cstheme="majorBidi"/>
                  <w:noProof/>
                  <w:sz w:val="18"/>
                  <w:szCs w:val="18"/>
                </w:rPr>
                <w:t>40-42</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Shea&lt;/Author&gt;&lt;Year&gt;2006&lt;/Year&gt;&lt;RecNum&gt;17&lt;/RecNum&gt;&lt;DisplayText&gt;[43]&lt;/DisplayText&gt;&lt;record&gt;&lt;rec-number&gt;17&lt;/rec-number&gt;&lt;foreign-keys&gt;&lt;key app="EN" db-id="t0d9zztxwx5te7etepsvaxemszdsds92t0p0"&gt;17&lt;/key&gt;&lt;/foreign-keys&gt;&lt;ref-type name="Journal Article"&gt;17&lt;/ref-type&gt;&lt;contributors&gt;&lt;authors&gt;&lt;author&gt;Shea, Steven&lt;/author&gt;&lt;author&gt;Weinstock, Ruth S&lt;/author&gt;&lt;author&gt;Starren, Justin&lt;/author&gt;&lt;author&gt;Teresi, Jeanne&lt;/author&gt;&lt;author&gt;Palmas, Walter&lt;/author&gt;&lt;author&gt;Field, Lesley&lt;/author&gt;&lt;author&gt;Morin, Philip&lt;/author&gt;&lt;author&gt;Goland, Robin&lt;/author&gt;&lt;author&gt;Izquierdo, Roberto E&lt;/author&gt;&lt;author&gt;Wolff, L Thomas&lt;/author&gt;&lt;/authors&gt;&lt;/contributors&gt;&lt;titles&gt;&lt;title&gt;A randomized trial comparing telemedicine case management with usual care in older, ethnically diverse, medically underserved patients with diabetes mellitus&lt;/title&gt;&lt;secondary-title&gt;Journal of the American Medical Informatics Association&lt;/secondary-title&gt;&lt;/titles&gt;&lt;periodical&gt;&lt;full-title&gt;Journal of the American Medical Informatics Association&lt;/full-title&gt;&lt;/periodical&gt;&lt;pages&gt;40-51&lt;/pages&gt;&lt;volume&gt;13&lt;/volume&gt;&lt;number&gt;1&lt;/number&gt;&lt;dates&gt;&lt;year&gt;2006&lt;/year&gt;&lt;/dates&gt;&lt;isbn&gt;1067-5027&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3" w:tooltip="Shea, 2006 #17" w:history="1">
              <w:r>
                <w:rPr>
                  <w:rFonts w:cstheme="majorBidi"/>
                  <w:noProof/>
                  <w:sz w:val="18"/>
                  <w:szCs w:val="18"/>
                </w:rPr>
                <w:t>43</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West&lt;/Author&gt;&lt;Year&gt;2010&lt;/Year&gt;&lt;RecNum&gt;18&lt;/RecNum&gt;&lt;DisplayText&gt;[44]&lt;/DisplayText&gt;&lt;record&gt;&lt;rec-number&gt;18&lt;/rec-number&gt;&lt;foreign-keys&gt;&lt;key app="EN" db-id="t0d9zztxwx5te7etepsvaxemszdsds92t0p0"&gt;18&lt;/key&gt;&lt;/foreign-keys&gt;&lt;ref-type name="Journal Article"&gt;17&lt;/ref-type&gt;&lt;contributors&gt;&lt;authors&gt;&lt;author&gt;West, Susan P&lt;/author&gt;&lt;author&gt;Lagua, Carina&lt;/author&gt;&lt;author&gt;Trief, Paula M&lt;/author&gt;&lt;author&gt;Izquierdo, Roberto&lt;/author&gt;&lt;author&gt;Weinstock, Ruth S&lt;/author&gt;&lt;/authors&gt;&lt;/contributors&gt;&lt;titles&gt;&lt;title&gt;Goal setting using telemedicine in rural underserved older adults with diabetes: experiences from the informatics for diabetes education and telemedicine project&lt;/title&gt;&lt;secondary-title&gt;Telemedicine and e-Health&lt;/secondary-title&gt;&lt;/titles&gt;&lt;periodical&gt;&lt;full-title&gt;Telemedicine and e-Health&lt;/full-title&gt;&lt;/periodical&gt;&lt;pages&gt;405-416&lt;/pages&gt;&lt;volume&gt;16&lt;/volume&gt;&lt;number&gt;4&lt;/number&gt;&lt;dates&gt;&lt;year&gt;2010&lt;/year&gt;&lt;/dates&gt;&lt;isbn&gt;1530-5627&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4" w:tooltip="West, 2010 #18" w:history="1">
              <w:r>
                <w:rPr>
                  <w:rFonts w:cstheme="majorBidi"/>
                  <w:noProof/>
                  <w:sz w:val="18"/>
                  <w:szCs w:val="18"/>
                </w:rPr>
                <w:t>44</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sidRPr="008C6727">
              <w:rPr>
                <w:rFonts w:cstheme="majorBidi"/>
                <w:sz w:val="18"/>
                <w:szCs w:val="18"/>
              </w:rPr>
              <w:instrText xml:space="preserve"> ADDIN EN.CITE &lt;EndNote&gt;&lt;Cite&gt;&lt;Author&gt;Pinto&lt;/Author&gt;&lt;Year&gt;2010&lt;/Year&gt;&lt;RecNum&gt;48&lt;/RecNum&gt;&lt;DisplayText&gt;[1]&lt;/DisplayText&gt;&lt;record&gt;&lt;rec-number&gt;48&lt;/rec-number&gt;&lt;foreign-keys&gt;&lt;key app="EN" db-id="t0d9zztxwx5te7etepsvaxemszdsds92t0p0"&gt;48&lt;/key&gt;&lt;/foreign-keys&gt;&lt;ref-type name="Journal Article"&gt;17&lt;/ref-type&gt;&lt;contributors&gt;&lt;authors&gt;&lt;author&gt;Pinto, A&lt;/author&gt;&lt;author&gt;Almeida, JP&lt;/author&gt;&lt;author&gt;Pinto, S&lt;/author&gt;&lt;author&gt;Pereira, J&lt;/author&gt;&lt;author&gt;Oliveira, AG&lt;/author&gt;&lt;author&gt;de Carvalho, M&lt;/author&gt;&lt;/authors&gt;&lt;/contributors&gt;&lt;titles&gt;&lt;title&gt;Home telemonitoring of non-invasive ventilation decreases healthcare utilisation in a prospective controlled trial of patients with amyotrophic lateral sclerosis&lt;/title&gt;&lt;secondary-title&gt;Journal of neurology, neurosurgery, and psychiatry&lt;/secondary-title&gt;&lt;/titles&gt;&lt;periodical&gt;&lt;full-title&gt;Journal of neurology, neurosurgery, and psychiatry&lt;/full-title&gt;&lt;/periodical&gt;&lt;pages&gt;1238&lt;/pages&gt;&lt;volume&gt;81&lt;/volume&gt;&lt;number&gt;11&lt;/number&gt;&lt;dates&gt;&lt;year&gt;2010&lt;/year&gt;&lt;/dates&gt;&lt;isbn&gt;1468-330X&lt;/isbn&gt;&lt;urls&gt;&lt;/urls&gt;&lt;/record&gt;&lt;/Cite&gt;&lt;/EndNote&gt;</w:instrText>
            </w:r>
            <w:r w:rsidRPr="008C6727">
              <w:rPr>
                <w:rFonts w:cstheme="majorBidi"/>
                <w:sz w:val="18"/>
                <w:szCs w:val="18"/>
              </w:rPr>
              <w:fldChar w:fldCharType="separate"/>
            </w:r>
            <w:r w:rsidRPr="008C6727">
              <w:rPr>
                <w:rFonts w:cstheme="majorBidi"/>
                <w:noProof/>
                <w:sz w:val="18"/>
                <w:szCs w:val="18"/>
              </w:rPr>
              <w:t>[</w:t>
            </w:r>
            <w:hyperlink w:anchor="_ENREF_1" w:tooltip="Pinto, 2010 #48" w:history="1">
              <w:r w:rsidRPr="008C6727">
                <w:rPr>
                  <w:rFonts w:cstheme="majorBidi"/>
                  <w:noProof/>
                  <w:sz w:val="18"/>
                  <w:szCs w:val="18"/>
                </w:rPr>
                <w:t>1</w:t>
              </w:r>
            </w:hyperlink>
            <w:r w:rsidRPr="008C6727">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Gellis&lt;/Author&gt;&lt;Year&gt;2012&lt;/Year&gt;&lt;RecNum&gt;49&lt;/RecNum&gt;&lt;DisplayText&gt;[45]&lt;/DisplayText&gt;&lt;record&gt;&lt;rec-number&gt;49&lt;/rec-number&gt;&lt;foreign-keys&gt;&lt;key app="EN" db-id="t0d9zztxwx5te7etepsvaxemszdsds92t0p0"&gt;49&lt;/key&gt;&lt;/foreign-keys&gt;&lt;ref-type name="Journal Article"&gt;17&lt;/ref-type&gt;&lt;contributors&gt;&lt;authors&gt;&lt;author&gt;Gellis, Zvi D&lt;/author&gt;&lt;author&gt;Kenaley, Bonnie&lt;/author&gt;&lt;author&gt;McGinty, Jean&lt;/author&gt;&lt;author&gt;Bardelli, Ellen&lt;/author&gt;&lt;author&gt;Davitt, Joan&lt;/author&gt;&lt;author&gt;Ten Have, Thomas&lt;/author&gt;&lt;/authors&gt;&lt;/contributors&gt;&lt;titles&gt;&lt;title&gt;Outcomes of a telehealth intervention for homebound older adults with heart or chronic respiratory failure: a randomized controlled trial&lt;/title&gt;&lt;secondary-title&gt;The Gerontologist&lt;/secondary-title&gt;&lt;/titles&gt;&lt;periodical&gt;&lt;full-title&gt;The Gerontologist&lt;/full-title&gt;&lt;/periodical&gt;&lt;pages&gt;541-552&lt;/pages&gt;&lt;volume&gt;52&lt;/volume&gt;&lt;number&gt;4&lt;/number&gt;&lt;dates&gt;&lt;year&gt;2012&lt;/year&gt;&lt;/dates&gt;&lt;isbn&gt;0016-9013&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5" w:tooltip="Gellis, 2012 #49" w:history="1">
              <w:r>
                <w:rPr>
                  <w:rFonts w:cstheme="majorBidi"/>
                  <w:noProof/>
                  <w:sz w:val="18"/>
                  <w:szCs w:val="18"/>
                </w:rPr>
                <w:t>45</w:t>
              </w:r>
            </w:hyperlink>
            <w:r>
              <w:rPr>
                <w:rFonts w:cstheme="majorBidi"/>
                <w:noProof/>
                <w:sz w:val="18"/>
                <w:szCs w:val="18"/>
              </w:rPr>
              <w:t>]</w:t>
            </w:r>
            <w:r w:rsidRPr="008C6727">
              <w:rPr>
                <w:rFonts w:cstheme="majorBidi"/>
                <w:sz w:val="18"/>
                <w:szCs w:val="18"/>
              </w:rPr>
              <w:fldChar w:fldCharType="end"/>
            </w:r>
          </w:p>
        </w:tc>
        <w:tc>
          <w:tcPr>
            <w:tcW w:w="1080" w:type="dxa"/>
          </w:tcPr>
          <w:p w:rsidR="00414118" w:rsidRPr="008C6727" w:rsidRDefault="00414118" w:rsidP="00A83025">
            <w:pPr>
              <w:autoSpaceDE w:val="0"/>
              <w:autoSpaceDN w:val="0"/>
              <w:adjustRightInd w:val="0"/>
            </w:pP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 xml:space="preserve">Dementia </w:t>
            </w:r>
          </w:p>
        </w:tc>
        <w:tc>
          <w:tcPr>
            <w:tcW w:w="1231" w:type="dxa"/>
          </w:tcPr>
          <w:p w:rsidR="00414118" w:rsidRPr="008C6727" w:rsidRDefault="00414118" w:rsidP="00414118">
            <w:pPr>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Aloulou&lt;/Author&gt;&lt;Year&gt;2013&lt;/Year&gt;&lt;RecNum&gt;21&lt;/RecNum&gt;&lt;DisplayText&gt;[46]&lt;/DisplayText&gt;&lt;record&gt;&lt;rec-number&gt;21&lt;/rec-number&gt;&lt;foreign-keys&gt;&lt;key app="EN" db-id="t0d9zztxwx5te7etepsvaxemszdsds92t0p0"&gt;21&lt;/key&gt;&lt;/foreign-keys&gt;&lt;ref-type name="Journal Article"&gt;17&lt;/ref-type&gt;&lt;contributors&gt;&lt;authors&gt;&lt;author&gt;Aloulou, Hamdi&lt;/author&gt;&lt;author&gt;Mokhtari, Mounir&lt;/author&gt;&lt;author&gt;Tiberghien, Thibaut&lt;/author&gt;&lt;author&gt;Biswas, Jit&lt;/author&gt;&lt;author&gt;Phua, Clifton&lt;/author&gt;&lt;author&gt;Lin, Jin Hong Kenneth&lt;/author&gt;&lt;author&gt;Yap, Philip&lt;/author&gt;&lt;/authors&gt;&lt;/contributors&gt;&lt;titles&gt;&lt;title&gt;Deployment of assistive living technology in a nursing home environment: methods and lessons learned&lt;/title&gt;&lt;secondary-title&gt;BMC medical informatics and decision making&lt;/secondary-title&gt;&lt;/titles&gt;&lt;periodical&gt;&lt;full-title&gt;BMC medical informatics and decision making&lt;/full-title&gt;&lt;/periodical&gt;&lt;pages&gt;42&lt;/pages&gt;&lt;volume&gt;13&lt;/volume&gt;&lt;number&gt;1&lt;/number&gt;&lt;dates&gt;&lt;year&gt;2013&lt;/year&gt;&lt;/dates&gt;&lt;isbn&gt;1472-6947&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6" w:tooltip="Aloulou, 2013 #21" w:history="1">
              <w:r>
                <w:rPr>
                  <w:rFonts w:cstheme="majorBidi"/>
                  <w:noProof/>
                  <w:sz w:val="18"/>
                  <w:szCs w:val="18"/>
                </w:rPr>
                <w:t>46</w:t>
              </w:r>
            </w:hyperlink>
            <w:r>
              <w:rPr>
                <w:rFonts w:cstheme="majorBidi"/>
                <w:noProof/>
                <w:sz w:val="18"/>
                <w:szCs w:val="18"/>
              </w:rPr>
              <w:t>]</w:t>
            </w:r>
            <w:r w:rsidRPr="008C6727">
              <w:rPr>
                <w:rFonts w:cstheme="majorBidi"/>
                <w:sz w:val="18"/>
                <w:szCs w:val="18"/>
              </w:rPr>
              <w:fldChar w:fldCharType="end"/>
            </w:r>
          </w:p>
        </w:tc>
        <w:tc>
          <w:tcPr>
            <w:tcW w:w="990" w:type="dxa"/>
          </w:tcPr>
          <w:p w:rsidR="00414118" w:rsidRPr="008C6727" w:rsidRDefault="00414118" w:rsidP="00A83025">
            <w:pPr>
              <w:autoSpaceDE w:val="0"/>
              <w:autoSpaceDN w:val="0"/>
              <w:adjustRightInd w:val="0"/>
            </w:pPr>
          </w:p>
        </w:tc>
        <w:tc>
          <w:tcPr>
            <w:tcW w:w="1170" w:type="dxa"/>
          </w:tcPr>
          <w:p w:rsidR="00414118" w:rsidRPr="008C6727" w:rsidRDefault="00414118" w:rsidP="00A83025">
            <w:pPr>
              <w:rPr>
                <w:rFonts w:cstheme="majorBidi"/>
                <w:sz w:val="18"/>
                <w:szCs w:val="18"/>
              </w:rPr>
            </w:pPr>
          </w:p>
        </w:tc>
        <w:tc>
          <w:tcPr>
            <w:tcW w:w="1080" w:type="dxa"/>
          </w:tcPr>
          <w:p w:rsidR="00414118" w:rsidRPr="008C6727" w:rsidRDefault="00414118" w:rsidP="00414118">
            <w:pPr>
              <w:autoSpaceDE w:val="0"/>
              <w:autoSpaceDN w:val="0"/>
              <w:adjustRightInd w:val="0"/>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Leuty&lt;/Author&gt;&lt;Year&gt;2013&lt;/Year&gt;&lt;RecNum&gt;13&lt;/RecNum&gt;&lt;DisplayText&gt;[47]&lt;/DisplayText&gt;&lt;record&gt;&lt;rec-number&gt;13&lt;/rec-number&gt;&lt;foreign-keys&gt;&lt;key app="EN" db-id="vwx02dr5asf2vjea2aep2f0qvepw2v0095va"&gt;13&lt;/key&gt;&lt;/foreign-keys&gt;&lt;ref-type name="Journal Article"&gt;17&lt;/ref-type&gt;&lt;contributors&gt;&lt;authors&gt;&lt;author&gt;Leuty, Valerie&lt;/author&gt;&lt;author&gt;Boger, Jennifer&lt;/author&gt;&lt;author&gt;Young, Laurel&lt;/author&gt;&lt;author&gt;Hoey, Jesse&lt;/author&gt;&lt;author&gt;Mihailidis, Alex&lt;/author&gt;&lt;/authors&gt;&lt;/contributors&gt;&lt;titles&gt;&lt;title&gt;Engaging older adults with dementia in creative occupations using artificially intelligent assistive technology&lt;/title&gt;&lt;secondary-title&gt;Assistive Technology&lt;/secondary-title&gt;&lt;/titles&gt;&lt;periodical&gt;&lt;full-title&gt;Assistive Technology&lt;/full-title&gt;&lt;/periodical&gt;&lt;pages&gt;72-79&lt;/pages&gt;&lt;volume&gt;25&lt;/volume&gt;&lt;number&gt;2&lt;/number&gt;&lt;dates&gt;&lt;year&gt;2013&lt;/year&gt;&lt;/dates&gt;&lt;isbn&gt;1040-0435&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7" w:tooltip="Leuty, 2013 #13" w:history="1">
              <w:r>
                <w:rPr>
                  <w:rFonts w:cstheme="majorBidi"/>
                  <w:noProof/>
                  <w:sz w:val="18"/>
                  <w:szCs w:val="18"/>
                </w:rPr>
                <w:t>47</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Lancioni&lt;/Author&gt;&lt;Year&gt;2013&lt;/Year&gt;&lt;RecNum&gt;23&lt;/RecNum&gt;&lt;DisplayText&gt;[48]&lt;/DisplayText&gt;&lt;record&gt;&lt;rec-number&gt;23&lt;/rec-number&gt;&lt;foreign-keys&gt;&lt;key app="EN" db-id="t0d9zztxwx5te7etepsvaxemszdsds92t0p0"&gt;23&lt;/key&gt;&lt;/foreign-keys&gt;&lt;ref-type name="Journal Article"&gt;17&lt;/ref-type&gt;&lt;contributors&gt;&lt;authors&gt;&lt;author&gt;Lancioni, Giulio E&lt;/author&gt;&lt;author&gt;Singh, Nirbhay N&lt;/author&gt;&lt;author&gt;O’Reilly, Mark F&lt;/author&gt;&lt;author&gt;Sigafoos, Jeff&lt;/author&gt;&lt;author&gt;Renna, Caterina&lt;/author&gt;&lt;author&gt;Ventrella, Marilisa&lt;/author&gt;&lt;author&gt;Pinto, Katia&lt;/author&gt;&lt;author&gt;Minervini, Mauro G&lt;/author&gt;&lt;author&gt;Oliva, Doretta&lt;/author&gt;&lt;author&gt;Groeneweg, Jop&lt;/author&gt;&lt;/authors&gt;&lt;/contributors&gt;&lt;titles&gt;&lt;title&gt;Supporting daily activities and indoor travel of persons with moderate Alzheimer&amp;apos;s disease through standard technology resources&lt;/title&gt;&lt;secondary-title&gt;Research in developmental disabilities&lt;/secondary-title&gt;&lt;/titles&gt;&lt;periodical&gt;&lt;full-title&gt;Research in developmental disabilities&lt;/full-title&gt;&lt;/periodical&gt;&lt;pages&gt;2351-2359&lt;/pages&gt;&lt;volume&gt;34&lt;/volume&gt;&lt;number&gt;8&lt;/number&gt;&lt;dates&gt;&lt;year&gt;2013&lt;/year&gt;&lt;/dates&gt;&lt;isbn&gt;0891-422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8" w:tooltip="Lancioni, 2013 #23" w:history="1">
              <w:r>
                <w:rPr>
                  <w:rFonts w:cstheme="majorBidi"/>
                  <w:noProof/>
                  <w:sz w:val="18"/>
                  <w:szCs w:val="18"/>
                </w:rPr>
                <w:t>48</w:t>
              </w:r>
            </w:hyperlink>
            <w:r>
              <w:rPr>
                <w:rFonts w:cstheme="majorBidi"/>
                <w:noProof/>
                <w:sz w:val="18"/>
                <w:szCs w:val="18"/>
              </w:rPr>
              <w:t>]</w:t>
            </w:r>
            <w:r w:rsidRPr="008C6727">
              <w:rPr>
                <w:rFonts w:cstheme="majorBidi"/>
                <w:sz w:val="18"/>
                <w:szCs w:val="18"/>
              </w:rPr>
              <w:fldChar w:fldCharType="end"/>
            </w: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 xml:space="preserve">Social isolation </w:t>
            </w:r>
          </w:p>
        </w:tc>
        <w:tc>
          <w:tcPr>
            <w:tcW w:w="1231" w:type="dxa"/>
          </w:tcPr>
          <w:p w:rsidR="00414118" w:rsidRPr="008C6727" w:rsidRDefault="00414118" w:rsidP="00A83025">
            <w:pPr>
              <w:rPr>
                <w:rFonts w:cstheme="majorBidi"/>
                <w:sz w:val="18"/>
                <w:szCs w:val="18"/>
              </w:rPr>
            </w:pPr>
          </w:p>
        </w:tc>
        <w:tc>
          <w:tcPr>
            <w:tcW w:w="990" w:type="dxa"/>
          </w:tcPr>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Wada&lt;/Author&gt;&lt;Year&gt;2007&lt;/Year&gt;&lt;RecNum&gt;29&lt;/RecNum&gt;&lt;DisplayText&gt;[49]&lt;/DisplayText&gt;&lt;record&gt;&lt;rec-number&gt;29&lt;/rec-number&gt;&lt;foreign-keys&gt;&lt;key app="EN" db-id="t0d9zztxwx5te7etepsvaxemszdsds92t0p0"&gt;29&lt;/key&gt;&lt;/foreign-keys&gt;&lt;ref-type name="Conference Proceedings"&gt;10&lt;/ref-type&gt;&lt;contributors&gt;&lt;authors&gt;&lt;author&gt;Wada, Kazuyoshi&lt;/author&gt;&lt;author&gt;Shibata, Takanori&lt;/author&gt;&lt;/authors&gt;&lt;/contributors&gt;&lt;titles&gt;&lt;title&gt;Social effects of robot therapy in a care house-change of social network of the residents for two months&lt;/title&gt;&lt;secondary-title&gt;Robotics and Automation, 2007 IEEE International Conference on&lt;/secondary-title&gt;&lt;/titles&gt;&lt;pages&gt;1250-1255&lt;/pages&gt;&lt;dates&gt;&lt;year&gt;2007&lt;/year&gt;&lt;/dates&gt;&lt;publisher&gt;IEEE&lt;/publisher&gt;&lt;isbn&gt;1424406013&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49" w:tooltip="Wada, 2007 #29" w:history="1">
              <w:r>
                <w:rPr>
                  <w:rFonts w:cstheme="majorBidi"/>
                  <w:noProof/>
                  <w:sz w:val="18"/>
                  <w:szCs w:val="18"/>
                </w:rPr>
                <w:t>49</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Bickmore&lt;/Author&gt;&lt;Year&gt;2005&lt;/Year&gt;&lt;RecNum&gt;21&lt;/RecNum&gt;&lt;DisplayText&gt;[9]&lt;/DisplayText&gt;&lt;record&gt;&lt;rec-number&gt;21&lt;/rec-number&gt;&lt;foreign-keys&gt;&lt;key app="EN" db-id="p29ffr9t1xvediesve6vrsd3vszvs5va0sw0"&gt;21&lt;/key&gt;&lt;/foreign-keys&gt;&lt;ref-type name="Journal Article"&gt;17&lt;/ref-type&gt;&lt;contributors&gt;&lt;authors&gt;&lt;author&gt;Bickmore, Timothy W&lt;/author&gt;&lt;author&gt;Caruso, Lisa&lt;/author&gt;&lt;author&gt;Clough-Gorr, Kerri&lt;/author&gt;&lt;author&gt;Heeren, Tim&lt;/author&gt;&lt;/authors&gt;&lt;/contributors&gt;&lt;titles&gt;&lt;title&gt;‘It&amp;apos;s just like you talk to a friend’relational agents for older adults&lt;/title&gt;&lt;secondary-title&gt;Interacting with Computers&lt;/secondary-title&gt;&lt;/titles&gt;&lt;periodical&gt;&lt;full-title&gt;Interacting with Computers&lt;/full-title&gt;&lt;/periodical&gt;&lt;pages&gt;711-735&lt;/pages&gt;&lt;volume&gt;17&lt;/volume&gt;&lt;number&gt;6&lt;/number&gt;&lt;dates&gt;&lt;year&gt;2005&lt;/year&gt;&lt;/dates&gt;&lt;isbn&gt;0953-5438&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9" w:tooltip="Bickmore, 2005 #21" w:history="1">
              <w:r>
                <w:rPr>
                  <w:rFonts w:cstheme="majorBidi"/>
                  <w:noProof/>
                  <w:sz w:val="18"/>
                  <w:szCs w:val="18"/>
                </w:rPr>
                <w:t>9</w:t>
              </w:r>
            </w:hyperlink>
            <w:r>
              <w:rPr>
                <w:rFonts w:cstheme="majorBidi"/>
                <w:noProof/>
                <w:sz w:val="18"/>
                <w:szCs w:val="18"/>
              </w:rPr>
              <w:t>]</w:t>
            </w:r>
            <w:r w:rsidRPr="008C6727">
              <w:rPr>
                <w:rFonts w:cstheme="majorBidi"/>
                <w:sz w:val="18"/>
                <w:szCs w:val="18"/>
              </w:rPr>
              <w:fldChar w:fldCharType="end"/>
            </w:r>
          </w:p>
          <w:p w:rsidR="00414118" w:rsidRPr="008C6727" w:rsidRDefault="00414118" w:rsidP="00414118">
            <w:r w:rsidRPr="008C6727">
              <w:rPr>
                <w:rFonts w:cstheme="majorBidi"/>
                <w:sz w:val="18"/>
                <w:szCs w:val="18"/>
              </w:rPr>
              <w:fldChar w:fldCharType="begin"/>
            </w:r>
            <w:r>
              <w:rPr>
                <w:rFonts w:cstheme="majorBidi"/>
                <w:sz w:val="18"/>
                <w:szCs w:val="18"/>
              </w:rPr>
              <w:instrText xml:space="preserve"> ADDIN EN.CITE &lt;EndNote&gt;&lt;Cite&gt;&lt;Author&gt;Kanamori&lt;/Author&gt;&lt;Year&gt;2002&lt;/Year&gt;&lt;RecNum&gt;28&lt;/RecNum&gt;&lt;DisplayText&gt;[50]&lt;/DisplayText&gt;&lt;record&gt;&lt;rec-number&gt;28&lt;/rec-number&gt;&lt;foreign-keys&gt;&lt;key app="EN" db-id="t0d9zztxwx5te7etepsvaxemszdsds92t0p0"&gt;28&lt;/key&gt;&lt;/foreign-keys&gt;&lt;ref-type name="Journal Article"&gt;17&lt;/ref-type&gt;&lt;contributors&gt;&lt;authors&gt;&lt;author&gt;Kanamori, Masao&lt;/author&gt;&lt;author&gt;Suzuki, Mime&lt;/author&gt;&lt;author&gt;Tanaka, Misao&lt;/author&gt;&lt;/authors&gt;&lt;/contributors&gt;&lt;titles&gt;&lt;title&gt;Maintenance and improvement of quality of life among elderly patients using a pet-type robot&lt;/title&gt;&lt;secondary-title&gt;Nihon Ronen Igakkai zasshi. Japanese journal of geriatrics&lt;/secondary-title&gt;&lt;/titles&gt;&lt;periodical&gt;&lt;full-title&gt;Nihon Ronen Igakkai zasshi. Japanese journal of geriatrics&lt;/full-title&gt;&lt;/periodical&gt;&lt;pages&gt;214-218&lt;/pages&gt;&lt;volume&gt;39&lt;/volume&gt;&lt;number&gt;2&lt;/number&gt;&lt;dates&gt;&lt;year&gt;2002&lt;/year&gt;&lt;/dates&gt;&lt;isbn&gt;0300-9173&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0" w:tooltip="Kanamori, 2002 #28" w:history="1">
              <w:r>
                <w:rPr>
                  <w:rFonts w:cstheme="majorBidi"/>
                  <w:noProof/>
                  <w:sz w:val="18"/>
                  <w:szCs w:val="18"/>
                </w:rPr>
                <w:t>50</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Beer&lt;/Author&gt;&lt;Year&gt;2011&lt;/Year&gt;&lt;RecNum&gt;23&lt;/RecNum&gt;&lt;DisplayText&gt;[51]&lt;/DisplayText&gt;&lt;record&gt;&lt;rec-number&gt;23&lt;/rec-number&gt;&lt;foreign-keys&gt;&lt;key app="EN" db-id="p29ffr9t1xvediesve6vrsd3vszvs5va0sw0"&gt;23&lt;/key&gt;&lt;/foreign-keys&gt;&lt;ref-type name="Conference Proceedings"&gt;10&lt;/ref-type&gt;&lt;contributors&gt;&lt;authors&gt;&lt;author&gt;Beer, Jenay M&lt;/author&gt;&lt;author&gt;Takayama, Leila&lt;/author&gt;&lt;/authors&gt;&lt;/contributors&gt;&lt;titles&gt;&lt;title&gt;Mobile remote presence systems for older adults: acceptance, benefits, and concerns&lt;/title&gt;&lt;secondary-title&gt;Proceedings of the 6th international conference on Human-robot interaction&lt;/secondary-title&gt;&lt;/titles&gt;&lt;pages&gt;19-26&lt;/pages&gt;&lt;dates&gt;&lt;year&gt;2011&lt;/year&gt;&lt;/dates&gt;&lt;publisher&gt;ACM&lt;/publisher&gt;&lt;isbn&gt;145030561X&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1" w:tooltip="Beer, 2011 #23" w:history="1">
              <w:r>
                <w:rPr>
                  <w:rFonts w:cstheme="majorBidi"/>
                  <w:noProof/>
                  <w:sz w:val="18"/>
                  <w:szCs w:val="18"/>
                </w:rPr>
                <w:t>51</w:t>
              </w:r>
            </w:hyperlink>
            <w:r>
              <w:rPr>
                <w:rFonts w:cstheme="majorBidi"/>
                <w:noProof/>
                <w:sz w:val="18"/>
                <w:szCs w:val="18"/>
              </w:rPr>
              <w:t>]</w:t>
            </w:r>
            <w:r w:rsidRPr="008C6727">
              <w:rPr>
                <w:rFonts w:cstheme="majorBidi"/>
                <w:sz w:val="18"/>
                <w:szCs w:val="18"/>
              </w:rPr>
              <w:fldChar w:fldCharType="end"/>
            </w:r>
          </w:p>
        </w:tc>
        <w:tc>
          <w:tcPr>
            <w:tcW w:w="1170" w:type="dxa"/>
          </w:tcPr>
          <w:p w:rsidR="00414118" w:rsidRPr="008C6727" w:rsidRDefault="00414118" w:rsidP="00A83025">
            <w:pPr>
              <w:rPr>
                <w:rFonts w:cstheme="majorBidi"/>
                <w:sz w:val="18"/>
                <w:szCs w:val="18"/>
              </w:rPr>
            </w:pPr>
          </w:p>
        </w:tc>
        <w:tc>
          <w:tcPr>
            <w:tcW w:w="1080" w:type="dxa"/>
          </w:tcPr>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Ballantyne&lt;/Author&gt;&lt;Year&gt;2010&lt;/Year&gt;&lt;RecNum&gt;21&lt;/RecNum&gt;&lt;DisplayText&gt;[23]&lt;/DisplayText&gt;&lt;record&gt;&lt;rec-number&gt;21&lt;/rec-number&gt;&lt;foreign-keys&gt;&lt;key app="EN" db-id="vwx02dr5asf2vjea2aep2f0qvepw2v0095va"&gt;21&lt;/key&gt;&lt;/foreign-keys&gt;&lt;ref-type name="Journal Article"&gt;17&lt;/ref-type&gt;&lt;contributors&gt;&lt;authors&gt;&lt;author&gt;Ballantyne, Alison&lt;/author&gt;&lt;author&gt;Trenwith, Luke&lt;/author&gt;&lt;author&gt;Zubrinich, Samara&lt;/author&gt;&lt;author&gt;Corlis, Megan&lt;/author&gt;&lt;/authors&gt;&lt;/contributors&gt;&lt;titles&gt;&lt;title&gt;‘I feel less lonely’: what older people say about participating in a social networking website&lt;/title&gt;&lt;secondary-title&gt;Quality in Ageing and Older Adults&lt;/secondary-title&gt;&lt;/titles&gt;&lt;periodical&gt;&lt;full-title&gt;Quality in Ageing and Older Adults&lt;/full-title&gt;&lt;/periodical&gt;&lt;pages&gt;25-35&lt;/pages&gt;&lt;volume&gt;11&lt;/volume&gt;&lt;number&gt;3&lt;/number&gt;&lt;dates&gt;&lt;year&gt;2010&lt;/year&gt;&lt;/dates&gt;&lt;isbn&gt;1471-7794&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23" w:tooltip="Ballantyne, 2010 #21" w:history="1">
              <w:r>
                <w:rPr>
                  <w:rFonts w:cstheme="majorBidi"/>
                  <w:noProof/>
                  <w:sz w:val="18"/>
                  <w:szCs w:val="18"/>
                </w:rPr>
                <w:t>23</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Blažun&lt;/Author&gt;&lt;Year&gt;2012&lt;/Year&gt;&lt;RecNum&gt;20&lt;/RecNum&gt;&lt;DisplayText&gt;[22]&lt;/DisplayText&gt;&lt;record&gt;&lt;rec-number&gt;20&lt;/rec-number&gt;&lt;foreign-keys&gt;&lt;key app="EN" db-id="vwx02dr5asf2vjea2aep2f0qvepw2v0095va"&gt;20&lt;/key&gt;&lt;/foreign-keys&gt;&lt;ref-type name="Conference Proceedings"&gt;10&lt;/ref-type&gt;&lt;contributors&gt;&lt;authors&gt;&lt;author&gt;Blažun, Helena&lt;/author&gt;&lt;author&gt;Saranto, Kaija&lt;/author&gt;&lt;author&gt;Kokol, Peter&lt;/author&gt;&lt;author&gt;Vošner, Janez&lt;/author&gt;&lt;/authors&gt;&lt;/contributors&gt;&lt;titles&gt;&lt;title&gt;Information and communication technology as a tool for improving physical and social activity of the elderly&lt;/title&gt;&lt;secondary-title&gt;NI 2012: Proceedings of the 11th International Congress on Nursing Informatics&lt;/secondary-title&gt;&lt;/titles&gt;&lt;volume&gt;2012&lt;/volume&gt;&lt;dates&gt;&lt;year&gt;2012&lt;/year&gt;&lt;/dates&gt;&lt;publisher&gt;American Medical Informatics Association&lt;/publisher&gt;&lt;urls&gt;&lt;/urls&gt;&lt;/record&gt;&lt;/Cite&gt;&lt;/EndNote&gt;</w:instrText>
            </w:r>
            <w:r w:rsidRPr="008C6727">
              <w:rPr>
                <w:rFonts w:cstheme="majorBidi"/>
                <w:sz w:val="18"/>
                <w:szCs w:val="18"/>
              </w:rPr>
              <w:fldChar w:fldCharType="separate"/>
            </w:r>
            <w:r>
              <w:rPr>
                <w:rFonts w:cstheme="majorBidi"/>
                <w:noProof/>
                <w:sz w:val="18"/>
                <w:szCs w:val="18"/>
              </w:rPr>
              <w:t>[</w:t>
            </w:r>
            <w:hyperlink w:anchor="_ENREF_22" w:tooltip="Blažun, 2012 #20" w:history="1">
              <w:r>
                <w:rPr>
                  <w:rFonts w:cstheme="majorBidi"/>
                  <w:noProof/>
                  <w:sz w:val="18"/>
                  <w:szCs w:val="18"/>
                </w:rPr>
                <w:t>22</w:t>
              </w:r>
            </w:hyperlink>
            <w:r>
              <w:rPr>
                <w:rFonts w:cstheme="majorBidi"/>
                <w:noProof/>
                <w:sz w:val="18"/>
                <w:szCs w:val="18"/>
              </w:rPr>
              <w:t>]</w:t>
            </w:r>
            <w:r w:rsidRPr="008C6727">
              <w:rPr>
                <w:rFonts w:cstheme="majorBidi"/>
                <w:sz w:val="18"/>
                <w:szCs w:val="18"/>
              </w:rPr>
              <w:fldChar w:fldCharType="end"/>
            </w:r>
          </w:p>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Bradley&lt;/Author&gt;&lt;Year&gt;2003&lt;/Year&gt;&lt;RecNum&gt;15&lt;/RecNum&gt;&lt;DisplayText&gt;[52]&lt;/DisplayText&gt;&lt;record&gt;&lt;rec-number&gt;15&lt;/rec-number&gt;&lt;foreign-keys&gt;&lt;key app="EN" db-id="p29ffr9t1xvediesve6vrsd3vszvs5va0sw0"&gt;15&lt;/key&gt;&lt;/foreign-keys&gt;&lt;ref-type name="Journal Article"&gt;17&lt;/ref-type&gt;&lt;contributors&gt;&lt;authors&gt;&lt;author&gt;Bradley, Natalie&lt;/author&gt;&lt;author&gt;Poppen, William&lt;/author&gt;&lt;/authors&gt;&lt;/contributors&gt;&lt;titles&gt;&lt;title&gt;Assistive technology, computers and Internet may decrease sense of isolation for homebound elderly and disabled persons&lt;/title&gt;&lt;secondary-title&gt;Technology and disability&lt;/secondary-title&gt;&lt;/titles&gt;&lt;periodical&gt;&lt;full-title&gt;Technology and disability&lt;/full-title&gt;&lt;/periodical&gt;&lt;pages&gt;19-25&lt;/pages&gt;&lt;volume&gt;15&lt;/volume&gt;&lt;number&gt;1&lt;/number&gt;&lt;dates&gt;&lt;year&gt;2003&lt;/year&gt;&lt;/dates&gt;&lt;isbn&gt;1055-4181&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2" w:tooltip="Bradley, 2003 #15" w:history="1">
              <w:r>
                <w:rPr>
                  <w:rFonts w:cstheme="majorBidi"/>
                  <w:noProof/>
                  <w:sz w:val="18"/>
                  <w:szCs w:val="18"/>
                </w:rPr>
                <w:t>52</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Blažun&lt;/Author&gt;&lt;Year&gt;2012&lt;/Year&gt;&lt;RecNum&gt;12&lt;/RecNum&gt;&lt;DisplayText&gt;[53]&lt;/DisplayText&gt;&lt;record&gt;&lt;rec-number&gt;12&lt;/rec-number&gt;&lt;foreign-keys&gt;&lt;key app="EN" db-id="p29ffr9t1xvediesve6vrsd3vszvs5va0sw0"&gt;12&lt;/key&gt;&lt;/foreign-keys&gt;&lt;ref-type name="Journal Article"&gt;17&lt;/ref-type&gt;&lt;contributors&gt;&lt;authors&gt;&lt;author&gt;Blažun, Helena&lt;/author&gt;&lt;author&gt;Saranto, Kaija&lt;/author&gt;&lt;author&gt;Rissanen, Sari&lt;/author&gt;&lt;/authors&gt;&lt;/contributors&gt;&lt;titles&gt;&lt;title&gt;Impact of computer training courses on reduction of loneliness of older people in Finland and Slovenia&lt;/title&gt;&lt;secondary-title&gt;Computers in Human Behavior&lt;/secondary-title&gt;&lt;/titles&gt;&lt;periodical&gt;&lt;full-title&gt;Computers in Human Behavior&lt;/full-title&gt;&lt;/periodical&gt;&lt;pages&gt;1202-1212&lt;/pages&gt;&lt;volume&gt;28&lt;/volume&gt;&lt;number&gt;4&lt;/number&gt;&lt;dates&gt;&lt;year&gt;2012&lt;/year&gt;&lt;/dates&gt;&lt;isbn&gt;0747-563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3" w:tooltip="Blažun, 2012 #12" w:history="1">
              <w:r>
                <w:rPr>
                  <w:rFonts w:cstheme="majorBidi"/>
                  <w:noProof/>
                  <w:sz w:val="18"/>
                  <w:szCs w:val="18"/>
                </w:rPr>
                <w:t>53</w:t>
              </w:r>
            </w:hyperlink>
            <w:r>
              <w:rPr>
                <w:rFonts w:cstheme="majorBidi"/>
                <w:noProof/>
                <w:sz w:val="18"/>
                <w:szCs w:val="18"/>
              </w:rPr>
              <w:t>]</w:t>
            </w:r>
            <w:r w:rsidRPr="008C6727">
              <w:rPr>
                <w:rFonts w:cstheme="majorBidi"/>
                <w:sz w:val="18"/>
                <w:szCs w:val="18"/>
              </w:rPr>
              <w:fldChar w:fldCharType="end"/>
            </w:r>
          </w:p>
          <w:p w:rsidR="00414118" w:rsidRPr="008C6727" w:rsidRDefault="00414118" w:rsidP="00A83025">
            <w:pPr>
              <w:autoSpaceDE w:val="0"/>
              <w:autoSpaceDN w:val="0"/>
              <w:adjustRightInd w:val="0"/>
            </w:pP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Depression</w:t>
            </w:r>
          </w:p>
        </w:tc>
        <w:tc>
          <w:tcPr>
            <w:tcW w:w="1231" w:type="dxa"/>
          </w:tcPr>
          <w:p w:rsidR="00414118" w:rsidRPr="008C6727" w:rsidRDefault="00414118" w:rsidP="00A83025">
            <w:pPr>
              <w:rPr>
                <w:rFonts w:cstheme="majorBidi"/>
                <w:sz w:val="18"/>
                <w:szCs w:val="18"/>
              </w:rPr>
            </w:pPr>
          </w:p>
        </w:tc>
        <w:tc>
          <w:tcPr>
            <w:tcW w:w="990" w:type="dxa"/>
          </w:tcPr>
          <w:p w:rsidR="00414118" w:rsidRPr="008C6727" w:rsidRDefault="00414118" w:rsidP="00414118">
            <w:pPr>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Wada&lt;/Author&gt;&lt;Year&gt;2003&lt;/Year&gt;&lt;RecNum&gt;32&lt;/RecNum&gt;&lt;DisplayText&gt;[54]&lt;/DisplayText&gt;&lt;record&gt;&lt;rec-number&gt;32&lt;/rec-number&gt;&lt;foreign-keys&gt;&lt;key app="EN" db-id="t0d9zztxwx5te7etepsvaxemszdsds92t0p0"&gt;32&lt;/key&gt;&lt;/foreign-keys&gt;&lt;ref-type name="Conference Proceedings"&gt;10&lt;/ref-type&gt;&lt;contributors&gt;&lt;authors&gt;&lt;author&gt;Wada, Kazuyoshi&lt;/author&gt;&lt;author&gt;Shibata, Takanori&lt;/author&gt;&lt;author&gt;Saito, Tomoko&lt;/author&gt;&lt;author&gt;Tanie, Kazuo&lt;/author&gt;&lt;/authors&gt;&lt;/contributors&gt;&lt;titles&gt;&lt;title&gt;Effects of robot assisted activity to elderly people who stay at a health service facility for the aged&lt;/title&gt;&lt;secondary-title&gt;Intelligent Robots and Systems, 2003.(IROS 2003). Proceedings. 2003 IEEE/RSJ International Conference on&lt;/secondary-title&gt;&lt;/titles&gt;&lt;pages&gt;2847-2852&lt;/pages&gt;&lt;volume&gt;3&lt;/volume&gt;&lt;dates&gt;&lt;year&gt;2003&lt;/year&gt;&lt;/dates&gt;&lt;publisher&gt;IEEE&lt;/publisher&gt;&lt;isbn&gt;0780378601&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4" w:tooltip="Wada, 2003 #32" w:history="1">
              <w:r>
                <w:rPr>
                  <w:rFonts w:cstheme="majorBidi"/>
                  <w:noProof/>
                  <w:sz w:val="18"/>
                  <w:szCs w:val="18"/>
                </w:rPr>
                <w:t>54</w:t>
              </w:r>
            </w:hyperlink>
            <w:r>
              <w:rPr>
                <w:rFonts w:cstheme="majorBidi"/>
                <w:noProof/>
                <w:sz w:val="18"/>
                <w:szCs w:val="18"/>
              </w:rPr>
              <w:t>]</w:t>
            </w:r>
            <w:r w:rsidRPr="008C6727">
              <w:rPr>
                <w:rFonts w:cstheme="majorBidi"/>
                <w:sz w:val="18"/>
                <w:szCs w:val="18"/>
              </w:rPr>
              <w:fldChar w:fldCharType="end"/>
            </w:r>
          </w:p>
        </w:tc>
        <w:tc>
          <w:tcPr>
            <w:tcW w:w="1170" w:type="dxa"/>
          </w:tcPr>
          <w:p w:rsidR="00414118" w:rsidRPr="008C6727" w:rsidRDefault="00414118" w:rsidP="00A83025">
            <w:pPr>
              <w:rPr>
                <w:rFonts w:cstheme="majorBidi"/>
                <w:sz w:val="18"/>
                <w:szCs w:val="18"/>
              </w:rPr>
            </w:pPr>
          </w:p>
        </w:tc>
        <w:tc>
          <w:tcPr>
            <w:tcW w:w="1080" w:type="dxa"/>
          </w:tcPr>
          <w:p w:rsidR="00414118" w:rsidRPr="008C6727" w:rsidRDefault="00414118" w:rsidP="00414118">
            <w:pPr>
              <w:autoSpaceDE w:val="0"/>
              <w:autoSpaceDN w:val="0"/>
              <w:adjustRightInd w:val="0"/>
            </w:pPr>
            <w:r w:rsidRPr="008C6727">
              <w:rPr>
                <w:rFonts w:cstheme="majorBidi"/>
                <w:sz w:val="18"/>
                <w:szCs w:val="18"/>
              </w:rPr>
              <w:fldChar w:fldCharType="begin"/>
            </w:r>
            <w:r>
              <w:rPr>
                <w:rFonts w:cstheme="majorBidi"/>
                <w:sz w:val="18"/>
                <w:szCs w:val="18"/>
              </w:rPr>
              <w:instrText xml:space="preserve"> ADDIN EN.CITE &lt;EndNote&gt;&lt;Cite&gt;&lt;Author&gt;Cotten&lt;/Author&gt;&lt;Year&gt;2012&lt;/Year&gt;&lt;RecNum&gt;31&lt;/RecNum&gt;&lt;DisplayText&gt;[55]&lt;/DisplayText&gt;&lt;record&gt;&lt;rec-number&gt;31&lt;/rec-number&gt;&lt;foreign-keys&gt;&lt;key app="EN" db-id="t0d9zztxwx5te7etepsvaxemszdsds92t0p0"&gt;31&lt;/key&gt;&lt;/foreign-keys&gt;&lt;ref-type name="Journal Article"&gt;17&lt;/ref-type&gt;&lt;contributors&gt;&lt;authors&gt;&lt;author&gt;Cotten, Shelia R&lt;/author&gt;&lt;author&gt;Ford, George&lt;/author&gt;&lt;author&gt;Ford, Sherry&lt;/author&gt;&lt;author&gt;Hale, Timothy M&lt;/author&gt;&lt;/authors&gt;&lt;/contributors&gt;&lt;titles&gt;&lt;title&gt;Internet use and depression among older adults&lt;/title&gt;&lt;secondary-title&gt;Computers in human behavior&lt;/secondary-title&gt;&lt;/titles&gt;&lt;periodical&gt;&lt;full-title&gt;Computers in human behavior&lt;/full-title&gt;&lt;/periodical&gt;&lt;pages&gt;496-499&lt;/pages&gt;&lt;volume&gt;28&lt;/volume&gt;&lt;number&gt;2&lt;/number&gt;&lt;dates&gt;&lt;year&gt;2012&lt;/year&gt;&lt;/dates&gt;&lt;isbn&gt;0747-563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5" w:tooltip="Cotten, 2012 #31" w:history="1">
              <w:r>
                <w:rPr>
                  <w:rFonts w:cstheme="majorBidi"/>
                  <w:noProof/>
                  <w:sz w:val="18"/>
                  <w:szCs w:val="18"/>
                </w:rPr>
                <w:t>55</w:t>
              </w:r>
            </w:hyperlink>
            <w:r>
              <w:rPr>
                <w:rFonts w:cstheme="majorBidi"/>
                <w:noProof/>
                <w:sz w:val="18"/>
                <w:szCs w:val="18"/>
              </w:rPr>
              <w:t>]</w:t>
            </w:r>
            <w:r w:rsidRPr="008C6727">
              <w:rPr>
                <w:rFonts w:cstheme="majorBidi"/>
                <w:sz w:val="18"/>
                <w:szCs w:val="18"/>
              </w:rPr>
              <w:fldChar w:fldCharType="end"/>
            </w: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t>Wellbeing</w:t>
            </w:r>
          </w:p>
        </w:tc>
        <w:tc>
          <w:tcPr>
            <w:tcW w:w="1231" w:type="dxa"/>
          </w:tcPr>
          <w:p w:rsidR="00414118" w:rsidRPr="008C6727" w:rsidRDefault="00414118" w:rsidP="00A83025">
            <w:pPr>
              <w:autoSpaceDE w:val="0"/>
              <w:autoSpaceDN w:val="0"/>
              <w:adjustRightInd w:val="0"/>
            </w:pPr>
          </w:p>
        </w:tc>
        <w:tc>
          <w:tcPr>
            <w:tcW w:w="990" w:type="dxa"/>
          </w:tcPr>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Wada&lt;/Author&gt;&lt;Year&gt;2007&lt;/Year&gt;&lt;RecNum&gt;33&lt;/RecNum&gt;&lt;DisplayText&gt;[56]&lt;/DisplayText&gt;&lt;record&gt;&lt;rec-number&gt;33&lt;/rec-number&gt;&lt;foreign-keys&gt;&lt;key app="EN" db-id="t0d9zztxwx5te7etepsvaxemszdsds92t0p0"&gt;33&lt;/key&gt;&lt;/foreign-keys&gt;&lt;ref-type name="Journal Article"&gt;17&lt;/ref-type&gt;&lt;contributors&gt;&lt;authors&gt;&lt;author&gt;Wada, Kazuyoshi&lt;/author&gt;&lt;author&gt;Shibata, Takanori&lt;/author&gt;&lt;/authors&gt;&lt;/contributors&gt;&lt;titles&gt;&lt;title&gt;Living with seal robots—its sociopsychological and physiological influences on the elderly at a care house&lt;/title&gt;&lt;secondary-title&gt;Robotics, IEEE Transactions on&lt;/secondary-title&gt;&lt;/titles&gt;&lt;periodical&gt;&lt;full-title&gt;Robotics, IEEE Transactions on&lt;/full-title&gt;&lt;/periodical&gt;&lt;pages&gt;972-980&lt;/pages&gt;&lt;volume&gt;23&lt;/volume&gt;&lt;number&gt;5&lt;/number&gt;&lt;dates&gt;&lt;year&gt;2007&lt;/year&gt;&lt;/dates&gt;&lt;isbn&gt;1552-3098&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6" w:tooltip="Wada, 2007 #33" w:history="1">
              <w:r>
                <w:rPr>
                  <w:rFonts w:cstheme="majorBidi"/>
                  <w:noProof/>
                  <w:sz w:val="18"/>
                  <w:szCs w:val="18"/>
                </w:rPr>
                <w:t>56</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Wada&lt;/Author&gt;&lt;Year&gt;2006&lt;/Year&gt;&lt;RecNum&gt;40&lt;/RecNum&gt;&lt;DisplayText&gt;[57]&lt;/DisplayText&gt;&lt;record&gt;&lt;rec-number&gt;40&lt;/rec-number&gt;&lt;foreign-keys&gt;&lt;key app="EN" db-id="t0d9zztxwx5te7etepsvaxemszdsds92t0p0"&gt;40&lt;/key&gt;&lt;/foreign-keys&gt;&lt;ref-type name="Conference Proceedings"&gt;10&lt;/ref-type&gt;&lt;contributors&gt;&lt;authors&gt;&lt;author&gt;Wada, Kazuyoshi&lt;/author&gt;&lt;author&gt;Shibata, Takanori&lt;/author&gt;&lt;/authors&gt;&lt;/contributors&gt;&lt;titles&gt;&lt;title&gt;Robot therapy in a care house-its sociopsychological and physiological effects on the residents&lt;/title&gt;&lt;secondary-title&gt;Robotics and Automation, 2006. ICRA 2006. Proceedings 2006 IEEE International Conference on&lt;/secondary-title&gt;&lt;/titles&gt;&lt;pages&gt;3966-3971&lt;/pages&gt;&lt;dates&gt;&lt;year&gt;2006&lt;/year&gt;&lt;/dates&gt;&lt;publisher&gt;IEEE&lt;/publisher&gt;&lt;isbn&gt;0780395050&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7" w:tooltip="Wada, 2006 #40" w:history="1">
              <w:r>
                <w:rPr>
                  <w:rFonts w:cstheme="majorBidi"/>
                  <w:noProof/>
                  <w:sz w:val="18"/>
                  <w:szCs w:val="18"/>
                </w:rPr>
                <w:t>57</w:t>
              </w:r>
            </w:hyperlink>
            <w:r>
              <w:rPr>
                <w:rFonts w:cstheme="majorBidi"/>
                <w:noProof/>
                <w:sz w:val="18"/>
                <w:szCs w:val="18"/>
              </w:rPr>
              <w:t>]</w:t>
            </w:r>
            <w:r w:rsidRPr="008C6727">
              <w:rPr>
                <w:rFonts w:cstheme="majorBidi"/>
                <w:sz w:val="18"/>
                <w:szCs w:val="18"/>
              </w:rPr>
              <w:fldChar w:fldCharType="end"/>
            </w:r>
          </w:p>
          <w:p w:rsidR="00414118" w:rsidRPr="008C6727" w:rsidRDefault="00414118" w:rsidP="00414118">
            <w:r w:rsidRPr="008C6727">
              <w:rPr>
                <w:rFonts w:cstheme="majorBidi"/>
                <w:sz w:val="18"/>
                <w:szCs w:val="18"/>
              </w:rPr>
              <w:lastRenderedPageBreak/>
              <w:fldChar w:fldCharType="begin"/>
            </w:r>
            <w:r>
              <w:rPr>
                <w:rFonts w:cstheme="majorBidi"/>
                <w:sz w:val="18"/>
                <w:szCs w:val="18"/>
              </w:rPr>
              <w:instrText xml:space="preserve"> ADDIN EN.CITE &lt;EndNote&gt;&lt;Cite&gt;&lt;Author&gt;Wada&lt;/Author&gt;&lt;Year&gt;2004&lt;/Year&gt;&lt;RecNum&gt;39&lt;/RecNum&gt;&lt;DisplayText&gt;[58]&lt;/DisplayText&gt;&lt;record&gt;&lt;rec-number&gt;39&lt;/rec-number&gt;&lt;foreign-keys&gt;&lt;key app="EN" db-id="t0d9zztxwx5te7etepsvaxemszdsds92t0p0"&gt;39&lt;/key&gt;&lt;/foreign-keys&gt;&lt;ref-type name="Journal Article"&gt;17&lt;/ref-type&gt;&lt;contributors&gt;&lt;authors&gt;&lt;author&gt;Wada, Kazuyoshi&lt;/author&gt;&lt;author&gt;Shibata, Takanori&lt;/author&gt;&lt;author&gt;Saito, Tomoko&lt;/author&gt;&lt;author&gt;Tanie, Kazuo&lt;/author&gt;&lt;/authors&gt;&lt;/contributors&gt;&lt;titles&gt;&lt;title&gt;Effects of robot-assisted activity for elderly people and nurses at a day service center&lt;/title&gt;&lt;secondary-title&gt;Proceedings of the IEEE&lt;/secondary-title&gt;&lt;/titles&gt;&lt;periodical&gt;&lt;full-title&gt;Proceedings of the IEEE&lt;/full-title&gt;&lt;/periodical&gt;&lt;pages&gt;1780-1788&lt;/pages&gt;&lt;volume&gt;92&lt;/volume&gt;&lt;number&gt;11&lt;/number&gt;&lt;dates&gt;&lt;year&gt;2004&lt;/year&gt;&lt;/dates&gt;&lt;isbn&gt;0018-9219&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8" w:tooltip="Wada, 2004 #39" w:history="1">
              <w:r>
                <w:rPr>
                  <w:rFonts w:cstheme="majorBidi"/>
                  <w:noProof/>
                  <w:sz w:val="18"/>
                  <w:szCs w:val="18"/>
                </w:rPr>
                <w:t>58</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Kanamori&lt;/Author&gt;&lt;Year&gt;2003&lt;/Year&gt;&lt;RecNum&gt;54&lt;/RecNum&gt;&lt;DisplayText&gt;[59]&lt;/DisplayText&gt;&lt;record&gt;&lt;rec-number&gt;54&lt;/rec-number&gt;&lt;foreign-keys&gt;&lt;key app="EN" db-id="p29ffr9t1xvediesve6vrsd3vszvs5va0sw0"&gt;54&lt;/key&gt;&lt;/foreign-keys&gt;&lt;ref-type name="Conference Proceedings"&gt;10&lt;/ref-type&gt;&lt;contributors&gt;&lt;authors&gt;&lt;author&gt;Kanamori, Masao&lt;/author&gt;&lt;author&gt;Suzuki, Mizue&lt;/author&gt;&lt;author&gt;Oshiro, Hajime&lt;/author&gt;&lt;author&gt;Tanaka, Misayo&lt;/author&gt;&lt;author&gt;Inoguchi, Tomoko&lt;/author&gt;&lt;author&gt;Takasugi, Hidenari&lt;/author&gt;&lt;author&gt;Saito, Yoshiko&lt;/author&gt;&lt;author&gt;Yokoyama, Tomoji&lt;/author&gt;&lt;/authors&gt;&lt;/contributors&gt;&lt;titles&gt;&lt;title&gt;Pilot study on improvement of quality of life among elderly using a pet-type robot&lt;/title&gt;&lt;secondary-title&gt;Computational Intelligence in Robotics and Automation, 2003. Proceedings. 2003 IEEE International Symposium on&lt;/secondary-title&gt;&lt;/titles&gt;&lt;pages&gt;107-112&lt;/pages&gt;&lt;volume&gt;1&lt;/volume&gt;&lt;dates&gt;&lt;year&gt;2003&lt;/year&gt;&lt;/dates&gt;&lt;publisher&gt;IEEE&lt;/publisher&gt;&lt;isbn&gt;0780378660&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59" w:tooltip="Kanamori, 2003 #54" w:history="1">
              <w:r>
                <w:rPr>
                  <w:rFonts w:cstheme="majorBidi"/>
                  <w:noProof/>
                  <w:sz w:val="18"/>
                  <w:szCs w:val="18"/>
                </w:rPr>
                <w:t>59</w:t>
              </w:r>
            </w:hyperlink>
            <w:r>
              <w:rPr>
                <w:rFonts w:cstheme="majorBidi"/>
                <w:noProof/>
                <w:sz w:val="18"/>
                <w:szCs w:val="18"/>
              </w:rPr>
              <w:t>]</w:t>
            </w:r>
            <w:r w:rsidRPr="008C6727">
              <w:rPr>
                <w:rFonts w:cstheme="majorBidi"/>
                <w:sz w:val="18"/>
                <w:szCs w:val="18"/>
              </w:rPr>
              <w:fldChar w:fldCharType="end"/>
            </w:r>
          </w:p>
        </w:tc>
        <w:tc>
          <w:tcPr>
            <w:tcW w:w="1170" w:type="dxa"/>
          </w:tcPr>
          <w:p w:rsidR="00414118" w:rsidRPr="008C6727" w:rsidRDefault="00414118" w:rsidP="00414118">
            <w:pPr>
              <w:autoSpaceDE w:val="0"/>
              <w:autoSpaceDN w:val="0"/>
              <w:adjustRightInd w:val="0"/>
            </w:pPr>
            <w:r w:rsidRPr="008C6727">
              <w:rPr>
                <w:rFonts w:cstheme="majorBidi"/>
                <w:sz w:val="18"/>
                <w:szCs w:val="18"/>
              </w:rPr>
              <w:lastRenderedPageBreak/>
              <w:fldChar w:fldCharType="begin"/>
            </w:r>
            <w:r>
              <w:rPr>
                <w:rFonts w:cstheme="majorBidi"/>
                <w:sz w:val="18"/>
                <w:szCs w:val="18"/>
              </w:rPr>
              <w:instrText xml:space="preserve"> ADDIN EN.CITE &lt;EndNote&gt;&lt;Cite&gt;&lt;Author&gt;Chou&lt;/Author&gt;&lt;Year&gt;2013&lt;/Year&gt;&lt;RecNum&gt;34&lt;/RecNum&gt;&lt;DisplayText&gt;[60]&lt;/DisplayText&gt;&lt;record&gt;&lt;rec-number&gt;34&lt;/rec-number&gt;&lt;foreign-keys&gt;&lt;key app="EN" db-id="t0d9zztxwx5te7etepsvaxemszdsds92t0p0"&gt;34&lt;/key&gt;&lt;/foreign-keys&gt;&lt;ref-type name="Journal Article"&gt;17&lt;/ref-type&gt;&lt;contributors&gt;&lt;authors&gt;&lt;author&gt;Chou, Chun-Chen&lt;/author&gt;&lt;author&gt;Chang, Chi-Ping&lt;/author&gt;&lt;author&gt;Lee, Ting-Ting&lt;/author&gt;&lt;author&gt;Chou, Hsueh-Fen&lt;/author&gt;&lt;author&gt;Mills, Mary Etta&lt;/author&gt;&lt;/authors&gt;&lt;/contributors&gt;&lt;titles&gt;&lt;title&gt;Technology Acceptance and Quality of Life of the Elderly in a Telecare Program&lt;/title&gt;&lt;secondary-title&gt;Computers Informatics Nursing&lt;/secondary-title&gt;&lt;/titles&gt;&lt;periodical&gt;&lt;full-title&gt;Computers Informatics Nursing&lt;/full-title&gt;&lt;/periodical&gt;&lt;pages&gt;335-342&lt;/pages&gt;&lt;volume&gt;31&lt;/volume&gt;&lt;number&gt;7&lt;/number&gt;&lt;dates&gt;&lt;year&gt;2013&lt;/year&gt;&lt;/dates&gt;&lt;isbn&gt;1538-2931&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0" w:tooltip="Chou, 2013 #34" w:history="1">
              <w:r>
                <w:rPr>
                  <w:rFonts w:cstheme="majorBidi"/>
                  <w:noProof/>
                  <w:sz w:val="18"/>
                  <w:szCs w:val="18"/>
                </w:rPr>
                <w:t>60</w:t>
              </w:r>
            </w:hyperlink>
            <w:r>
              <w:rPr>
                <w:rFonts w:cstheme="majorBidi"/>
                <w:noProof/>
                <w:sz w:val="18"/>
                <w:szCs w:val="18"/>
              </w:rPr>
              <w:t>]</w:t>
            </w:r>
            <w:r w:rsidRPr="008C6727">
              <w:rPr>
                <w:rFonts w:cstheme="majorBidi"/>
                <w:sz w:val="18"/>
                <w:szCs w:val="18"/>
              </w:rPr>
              <w:fldChar w:fldCharType="end"/>
            </w:r>
          </w:p>
        </w:tc>
        <w:tc>
          <w:tcPr>
            <w:tcW w:w="1080" w:type="dxa"/>
          </w:tcPr>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Salovaara&lt;/Author&gt;&lt;Year&gt;2010&lt;/Year&gt;&lt;RecNum&gt;36&lt;/RecNum&gt;&lt;DisplayText&gt;[61]&lt;/DisplayText&gt;&lt;record&gt;&lt;rec-number&gt;36&lt;/rec-number&gt;&lt;foreign-keys&gt;&lt;key app="EN" db-id="t0d9zztxwx5te7etepsvaxemszdsds92t0p0"&gt;36&lt;/key&gt;&lt;/foreign-keys&gt;&lt;ref-type name="Journal Article"&gt;17&lt;/ref-type&gt;&lt;contributors&gt;&lt;authors&gt;&lt;author&gt;Salovaara, Antti&lt;/author&gt;&lt;author&gt;Lehmuskallio, Asko&lt;/author&gt;&lt;author&gt;Hedman, Leif&lt;/author&gt;&lt;author&gt;Valkonen, Paula&lt;/author&gt;&lt;author&gt;Näsänen, Jaana&lt;/author&gt;&lt;/authors&gt;&lt;/contributors&gt;&lt;titles&gt;&lt;title&gt;Information technologies and transitions in the lives of 55–65-year-olds: The case of colliding life interests&lt;/title&gt;&lt;secondary-title&gt;International journal of human-computer studies&lt;/secondary-title&gt;&lt;/titles&gt;&lt;periodical&gt;&lt;full-title&gt;International journal of human-computer studies&lt;/full-title&gt;&lt;/periodical&gt;&lt;pages&gt;803-821&lt;/pages&gt;&lt;volume&gt;68&lt;/volume&gt;&lt;number&gt;11&lt;/number&gt;&lt;dates&gt;&lt;year&gt;2010&lt;/year&gt;&lt;/dates&gt;&lt;isbn&gt;1071-5819&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1" w:tooltip="Salovaara, 2010 #36" w:history="1">
              <w:r>
                <w:rPr>
                  <w:rFonts w:cstheme="majorBidi"/>
                  <w:noProof/>
                  <w:sz w:val="18"/>
                  <w:szCs w:val="18"/>
                </w:rPr>
                <w:t>61</w:t>
              </w:r>
            </w:hyperlink>
            <w:r>
              <w:rPr>
                <w:rFonts w:cstheme="majorBidi"/>
                <w:noProof/>
                <w:sz w:val="18"/>
                <w:szCs w:val="18"/>
              </w:rPr>
              <w:t>]</w:t>
            </w:r>
            <w:r w:rsidRPr="008C6727">
              <w:rPr>
                <w:rFonts w:cstheme="majorBidi"/>
                <w:sz w:val="18"/>
                <w:szCs w:val="18"/>
              </w:rPr>
              <w:fldChar w:fldCharType="end"/>
            </w:r>
            <w:r w:rsidRPr="008C6727">
              <w:t xml:space="preserve"> </w:t>
            </w:r>
            <w:r w:rsidRPr="008C6727">
              <w:rPr>
                <w:rFonts w:cstheme="majorBidi"/>
                <w:sz w:val="18"/>
                <w:szCs w:val="18"/>
              </w:rPr>
              <w:fldChar w:fldCharType="begin"/>
            </w:r>
            <w:r>
              <w:rPr>
                <w:rFonts w:cstheme="majorBidi"/>
                <w:sz w:val="18"/>
                <w:szCs w:val="18"/>
              </w:rPr>
              <w:instrText xml:space="preserve"> ADDIN EN.CITE &lt;EndNote&gt;&lt;Cite&gt;&lt;Author&gt;Campbell&lt;/Author&gt;&lt;Year&gt;2005&lt;/Year&gt;&lt;RecNum&gt;41&lt;/RecNum&gt;&lt;DisplayText&gt;[62, 63]&lt;/DisplayText&gt;&lt;record&gt;&lt;rec-number&gt;41&lt;/rec-number&gt;&lt;foreign-keys&gt;&lt;key app="EN" db-id="t0d9zztxwx5te7etepsvaxemszdsds92t0p0"&gt;41&lt;/key&gt;&lt;/foreign-keys&gt;&lt;ref-type name="Journal Article"&gt;17&lt;/ref-type&gt;&lt;contributors&gt;&lt;authors&gt;&lt;author&gt;Campbell, Robert J&lt;/author&gt;&lt;author&gt;Nolfi, David A&lt;/author&gt;&lt;/authors&gt;&lt;/contributors&gt;&lt;titles&gt;&lt;title&gt;Teaching elderly adults to use the Internet to access health care information: before-after study&lt;/title&gt;&lt;secondary-title&gt;Journal of medical Internet research&lt;/secondary-title&gt;&lt;/titles&gt;&lt;periodical&gt;&lt;full-title&gt;Journal of medical Internet research&lt;/full-title&gt;&lt;/periodical&gt;&lt;volume&gt;7&lt;/volume&gt;&lt;number&gt;2&lt;/number&gt;&lt;dates&gt;&lt;year&gt;2005&lt;/year&gt;&lt;/dates&gt;&lt;urls&gt;&lt;/urls&gt;&lt;/record&gt;&lt;/Cite&gt;&lt;Cite&gt;&lt;Author&gt;Karavidas&lt;/Author&gt;&lt;Year&gt;2005&lt;/Year&gt;&lt;RecNum&gt;38&lt;/RecNum&gt;&lt;record&gt;&lt;rec-number&gt;38&lt;/rec-number&gt;&lt;foreign-keys&gt;&lt;key app="EN" db-id="t0d9zztxwx5te7etepsvaxemszdsds92t0p0"&gt;38&lt;/key&gt;&lt;/foreign-keys&gt;&lt;ref-type name="Journal Article"&gt;17&lt;/ref-type&gt;&lt;contributors&gt;&lt;authors&gt;&lt;author&gt;Karavidas, Maria&lt;/author&gt;&lt;author&gt;Lim, Nicholas K&lt;/author&gt;&lt;author&gt;Katsikas, Steve L&lt;/author&gt;&lt;/authors&gt;&lt;/contributors&gt;&lt;titles&gt;&lt;title&gt;The effects of computers on older adult users&lt;/title&gt;&lt;secondary-title&gt;Computers in Human Behavior&lt;/secondary-title&gt;&lt;/titles&gt;&lt;periodical&gt;&lt;full-title&gt;Computers in human behavior&lt;/full-title&gt;&lt;/periodical&gt;&lt;pages&gt;697-711&lt;/pages&gt;&lt;volume&gt;21&lt;/volume&gt;&lt;number&gt;5&lt;/number&gt;&lt;dates&gt;&lt;year&gt;2005&lt;/year&gt;&lt;/dates&gt;&lt;isbn&gt;0747-563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2" w:tooltip="Campbell, 2005 #41" w:history="1">
              <w:r>
                <w:rPr>
                  <w:rFonts w:cstheme="majorBidi"/>
                  <w:noProof/>
                  <w:sz w:val="18"/>
                  <w:szCs w:val="18"/>
                </w:rPr>
                <w:t>62</w:t>
              </w:r>
            </w:hyperlink>
            <w:r>
              <w:rPr>
                <w:rFonts w:cstheme="majorBidi"/>
                <w:noProof/>
                <w:sz w:val="18"/>
                <w:szCs w:val="18"/>
              </w:rPr>
              <w:t xml:space="preserve">, </w:t>
            </w:r>
            <w:hyperlink w:anchor="_ENREF_63" w:tooltip="Karavidas, 2005 #38" w:history="1">
              <w:r>
                <w:rPr>
                  <w:rFonts w:cstheme="majorBidi"/>
                  <w:noProof/>
                  <w:sz w:val="18"/>
                  <w:szCs w:val="18"/>
                </w:rPr>
                <w:t>63</w:t>
              </w:r>
            </w:hyperlink>
            <w:r>
              <w:rPr>
                <w:rFonts w:cstheme="majorBidi"/>
                <w:noProof/>
                <w:sz w:val="18"/>
                <w:szCs w:val="18"/>
              </w:rPr>
              <w:t>]</w:t>
            </w:r>
            <w:r w:rsidRPr="008C6727">
              <w:rPr>
                <w:rFonts w:cstheme="majorBidi"/>
                <w:sz w:val="18"/>
                <w:szCs w:val="18"/>
              </w:rPr>
              <w:fldChar w:fldCharType="end"/>
            </w:r>
          </w:p>
          <w:p w:rsidR="00414118" w:rsidRPr="008C6727" w:rsidRDefault="00414118" w:rsidP="00414118">
            <w:pPr>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Shapira&lt;/Author&gt;&lt;Year&gt;2007&lt;/Year&gt;&lt;RecNum&gt;37&lt;/RecNum&gt;&lt;DisplayText&gt;[64]&lt;/DisplayText&gt;&lt;record&gt;&lt;rec-number&gt;37&lt;/rec-number&gt;&lt;foreign-keys&gt;&lt;key app="EN" db-id="t0d9zztxwx5te7etepsvaxemszdsds92t0p0"&gt;37&lt;/key&gt;&lt;/foreign-keys&gt;&lt;ref-type name="Journal Article"&gt;17&lt;/ref-type&gt;&lt;contributors&gt;&lt;authors&gt;&lt;author&gt;Shapira, N&lt;/author&gt;&lt;author&gt;Barak, A&lt;/author&gt;&lt;author&gt;Gal, I&lt;/author&gt;&lt;/authors&gt;&lt;/contributors&gt;&lt;titles&gt;&lt;title&gt;Promoting older adults&amp;apos; well-being through Internet training and use&lt;/title&gt;&lt;secondary-title&gt;Aging &amp;amp; mental health&lt;/secondary-title&gt;&lt;/titles&gt;&lt;periodical&gt;&lt;full-title&gt;Aging &amp;amp; mental health&lt;/full-title&gt;&lt;/periodical&gt;&lt;pages&gt;477&lt;/pages&gt;&lt;volume&gt;11&lt;/volume&gt;&lt;number&gt;5&lt;/number&gt;&lt;dates&gt;&lt;year&gt;2007&lt;/year&gt;&lt;/dates&gt;&lt;isbn&gt;1360-7863&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4" w:tooltip="Shapira, 2007 #37" w:history="1">
              <w:r>
                <w:rPr>
                  <w:rFonts w:cstheme="majorBidi"/>
                  <w:noProof/>
                  <w:sz w:val="18"/>
                  <w:szCs w:val="18"/>
                </w:rPr>
                <w:t>64</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Berkowsky&lt;/Author&gt;&lt;Year&gt;2013&lt;/Year&gt;&lt;RecNum&gt;7&lt;/RecNum&gt;&lt;DisplayText&gt;[65]&lt;/DisplayText&gt;&lt;record&gt;&lt;rec-number&gt;7&lt;/rec-number&gt;&lt;foreign-keys&gt;&lt;key app="EN" db-id="vwx02dr5asf2vjea2aep2f0qvepw2v0095va"&gt;7&lt;/key&gt;&lt;/foreign-keys&gt;&lt;ref-type name="Journal Article"&gt;17&lt;/ref-type&gt;&lt;contributors&gt;&lt;authors&gt;&lt;author&gt;Berkowsky, Ronald W&lt;/author&gt;&lt;author&gt;Cotton, Shelia R&lt;/author&gt;&lt;author&gt;Yost, Elizabeth A&lt;/author&gt;&lt;author&gt;Winstead, Vicki P&lt;/author&gt;&lt;/authors&gt;&lt;/contributors&gt;&lt;titles&gt;&lt;title&gt;Attitudes towards and limitations to ICT use in assisted and independent living communities: Findings from a specially-designed technological intervention&lt;/title&gt;&lt;secondary-title&gt;Educational gerontology&lt;/secondary-title&gt;&lt;/titles&gt;&lt;periodical&gt;&lt;full-title&gt;Educational gerontology&lt;/full-title&gt;&lt;/periodical&gt;&lt;pages&gt;797-811&lt;/pages&gt;&lt;volume&gt;39&lt;/volume&gt;&lt;number&gt;11&lt;/number&gt;&lt;dates&gt;&lt;year&gt;2013&lt;/year&gt;&lt;/dates&gt;&lt;isbn&gt;0360-1277&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5" w:tooltip="Berkowsky, 2013 #7" w:history="1">
              <w:r>
                <w:rPr>
                  <w:rFonts w:cstheme="majorBidi"/>
                  <w:noProof/>
                  <w:sz w:val="18"/>
                  <w:szCs w:val="18"/>
                </w:rPr>
                <w:t>65</w:t>
              </w:r>
            </w:hyperlink>
            <w:r>
              <w:rPr>
                <w:rFonts w:cstheme="majorBidi"/>
                <w:noProof/>
                <w:sz w:val="18"/>
                <w:szCs w:val="18"/>
              </w:rPr>
              <w:t>]</w:t>
            </w:r>
            <w:r w:rsidRPr="008C6727">
              <w:rPr>
                <w:rFonts w:cstheme="majorBidi"/>
                <w:sz w:val="18"/>
                <w:szCs w:val="18"/>
              </w:rPr>
              <w:fldChar w:fldCharType="end"/>
            </w:r>
            <w:r w:rsidRPr="008C6727">
              <w:rPr>
                <w:rFonts w:cstheme="majorBidi"/>
                <w:sz w:val="18"/>
                <w:szCs w:val="18"/>
              </w:rPr>
              <w:t xml:space="preserve"> </w:t>
            </w:r>
            <w:r w:rsidRPr="008C6727">
              <w:rPr>
                <w:rFonts w:cstheme="majorBidi"/>
                <w:sz w:val="18"/>
                <w:szCs w:val="18"/>
              </w:rPr>
              <w:fldChar w:fldCharType="begin"/>
            </w:r>
            <w:r>
              <w:rPr>
                <w:rFonts w:cstheme="majorBidi"/>
                <w:sz w:val="18"/>
                <w:szCs w:val="18"/>
              </w:rPr>
              <w:instrText xml:space="preserve"> ADDIN EN.CITE &lt;EndNote&gt;&lt;Cite&gt;&lt;Author&gt;Demiris&lt;/Author&gt;&lt;Year&gt;2013&lt;/Year&gt;&lt;RecNum&gt;9&lt;/RecNum&gt;&lt;DisplayText&gt;[12]&lt;/DisplayText&gt;&lt;record&gt;&lt;rec-number&gt;9&lt;/rec-number&gt;&lt;foreign-keys&gt;&lt;key app="EN" db-id="vwx02dr5asf2vjea2aep2f0qvepw2v0095va"&gt;9&lt;/key&gt;&lt;/foreign-keys&gt;&lt;ref-type name="Journal Article"&gt;17&lt;/ref-type&gt;&lt;contributors&gt;&lt;authors&gt;&lt;author&gt;Demiris, George&lt;/author&gt;&lt;author&gt;Thompson, Hilaire J&lt;/author&gt;&lt;author&gt;Reeder, Blaine&lt;/author&gt;&lt;author&gt;Wilamowska, Katarzyna&lt;/author&gt;&lt;author&gt;Zaslavsky, Oleg&lt;/author&gt;&lt;/authors&gt;&lt;/contributors&gt;&lt;titles&gt;&lt;title&gt;Using informatics to capture older adults’ wellness&lt;/title&gt;&lt;secondary-title&gt;International journal of medical informatics&lt;/secondary-title&gt;&lt;/titles&gt;&lt;periodical&gt;&lt;full-title&gt;International journal of medical informatics&lt;/full-title&gt;&lt;/periodical&gt;&lt;pages&gt;e232-e241&lt;/pages&gt;&lt;volume&gt;82&lt;/volume&gt;&lt;number&gt;11&lt;/number&gt;&lt;dates&gt;&lt;year&gt;2013&lt;/year&gt;&lt;/dates&gt;&lt;isbn&gt;1386-5056&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12" w:tooltip="Demiris, 2013 #9" w:history="1">
              <w:r>
                <w:rPr>
                  <w:rFonts w:cstheme="majorBidi"/>
                  <w:noProof/>
                  <w:sz w:val="18"/>
                  <w:szCs w:val="18"/>
                </w:rPr>
                <w:t>12</w:t>
              </w:r>
            </w:hyperlink>
            <w:r>
              <w:rPr>
                <w:rFonts w:cstheme="majorBidi"/>
                <w:noProof/>
                <w:sz w:val="18"/>
                <w:szCs w:val="18"/>
              </w:rPr>
              <w:t>]</w:t>
            </w:r>
            <w:r w:rsidRPr="008C6727">
              <w:rPr>
                <w:rFonts w:cstheme="majorBidi"/>
                <w:sz w:val="18"/>
                <w:szCs w:val="18"/>
              </w:rPr>
              <w:fldChar w:fldCharType="end"/>
            </w:r>
          </w:p>
        </w:tc>
        <w:tc>
          <w:tcPr>
            <w:tcW w:w="720" w:type="dxa"/>
          </w:tcPr>
          <w:p w:rsidR="00414118" w:rsidRPr="008C6727" w:rsidRDefault="00414118" w:rsidP="00A83025">
            <w:pPr>
              <w:autoSpaceDE w:val="0"/>
              <w:autoSpaceDN w:val="0"/>
              <w:adjustRightInd w:val="0"/>
              <w:rPr>
                <w:rFonts w:cstheme="majorBidi"/>
                <w:noProof/>
                <w:sz w:val="18"/>
                <w:szCs w:val="18"/>
              </w:rPr>
            </w:pPr>
            <w:r w:rsidRPr="008C6727">
              <w:rPr>
                <w:rFonts w:cstheme="majorBidi"/>
                <w:noProof/>
                <w:sz w:val="18"/>
                <w:szCs w:val="18"/>
              </w:rPr>
              <w:lastRenderedPageBreak/>
              <w:fldChar w:fldCharType="begin"/>
            </w:r>
            <w:r>
              <w:rPr>
                <w:rFonts w:cstheme="majorBidi"/>
                <w:noProof/>
                <w:sz w:val="18"/>
                <w:szCs w:val="18"/>
              </w:rPr>
              <w:instrText xml:space="preserve"> ADDIN EN.CITE &lt;EndNote&gt;&lt;Cite&gt;&lt;Author&gt;McKay&lt;/Author&gt;&lt;Year&gt;2010&lt;/Year&gt;&lt;RecNum&gt;6&lt;/RecNum&gt;&lt;DisplayText&gt;[66]&lt;/DisplayText&gt;&lt;record&gt;&lt;rec-number&gt;6&lt;/rec-number&gt;&lt;foreign-keys&gt;&lt;key app="EN" db-id="vwx02dr5asf2vjea2aep2f0qvepw2v0095va"&gt;6&lt;/key&gt;&lt;/foreign-keys&gt;&lt;ref-type name="Journal Article"&gt;17&lt;/ref-type&gt;&lt;contributors&gt;&lt;authors&gt;&lt;author&gt;McKay, Sandra M&lt;/author&gt;&lt;author&gt;Maki, Brian E&lt;/author&gt;&lt;/authors&gt;&lt;/contributors&gt;&lt;titles&gt;&lt;title&gt;Attitudes of older adults toward shooter video games: An initial study to select an acceptable game for training visual processing&lt;/title&gt;&lt;secondary-title&gt;Gerontechnology&lt;/secondary-title&gt;&lt;/titles&gt;&lt;periodical&gt;&lt;full-title&gt;Gerontechnology&lt;/full-title&gt;&lt;/periodical&gt;&lt;pages&gt;5-17&lt;/pages&gt;&lt;volume&gt;9&lt;/volume&gt;&lt;number&gt;1&lt;/number&gt;&lt;dates&gt;&lt;year&gt;2010&lt;/year&gt;&lt;/dates&gt;&lt;isbn&gt;1569-111X&lt;/isbn&gt;&lt;urls&gt;&lt;/urls&gt;&lt;/record&gt;&lt;/Cite&gt;&lt;/EndNote&gt;</w:instrText>
            </w:r>
            <w:r w:rsidRPr="008C6727">
              <w:rPr>
                <w:rFonts w:cstheme="majorBidi"/>
                <w:noProof/>
                <w:sz w:val="18"/>
                <w:szCs w:val="18"/>
              </w:rPr>
              <w:fldChar w:fldCharType="separate"/>
            </w:r>
            <w:r>
              <w:rPr>
                <w:rFonts w:cstheme="majorBidi"/>
                <w:noProof/>
                <w:sz w:val="18"/>
                <w:szCs w:val="18"/>
              </w:rPr>
              <w:t>[</w:t>
            </w:r>
            <w:hyperlink w:anchor="_ENREF_66" w:tooltip="McKay, 2010 #6" w:history="1">
              <w:r>
                <w:rPr>
                  <w:rFonts w:cstheme="majorBidi"/>
                  <w:noProof/>
                  <w:sz w:val="18"/>
                  <w:szCs w:val="18"/>
                </w:rPr>
                <w:t>66</w:t>
              </w:r>
            </w:hyperlink>
            <w:r>
              <w:rPr>
                <w:rFonts w:cstheme="majorBidi"/>
                <w:noProof/>
                <w:sz w:val="18"/>
                <w:szCs w:val="18"/>
              </w:rPr>
              <w:t>]</w:t>
            </w:r>
            <w:r w:rsidRPr="008C6727">
              <w:rPr>
                <w:rFonts w:cstheme="majorBidi"/>
                <w:noProof/>
                <w:sz w:val="18"/>
                <w:szCs w:val="18"/>
              </w:rPr>
              <w:fldChar w:fldCharType="end"/>
            </w:r>
          </w:p>
          <w:p w:rsidR="00414118" w:rsidRPr="008C6727" w:rsidRDefault="00414118" w:rsidP="00414118">
            <w:pPr>
              <w:autoSpaceDE w:val="0"/>
              <w:autoSpaceDN w:val="0"/>
              <w:adjustRightInd w:val="0"/>
              <w:rPr>
                <w:rFonts w:cstheme="majorBidi"/>
                <w:noProof/>
                <w:sz w:val="18"/>
                <w:szCs w:val="18"/>
              </w:rPr>
            </w:pPr>
            <w:r w:rsidRPr="008C6727">
              <w:rPr>
                <w:rFonts w:cstheme="majorBidi"/>
                <w:noProof/>
                <w:sz w:val="18"/>
                <w:szCs w:val="18"/>
              </w:rPr>
              <w:lastRenderedPageBreak/>
              <w:fldChar w:fldCharType="begin"/>
            </w:r>
            <w:r>
              <w:rPr>
                <w:rFonts w:cstheme="majorBidi"/>
                <w:noProof/>
                <w:sz w:val="18"/>
                <w:szCs w:val="18"/>
              </w:rPr>
              <w:instrText xml:space="preserve"> ADDIN EN.CITE &lt;EndNote&gt;&lt;Cite&gt;&lt;Author&gt;McLaughlin&lt;/Author&gt;&lt;Year&gt;2012&lt;/Year&gt;&lt;RecNum&gt;14&lt;/RecNum&gt;&lt;DisplayText&gt;[67]&lt;/DisplayText&gt;&lt;record&gt;&lt;rec-number&gt;14&lt;/rec-number&gt;&lt;foreign-keys&gt;&lt;key app="EN" db-id="vwx02dr5asf2vjea2aep2f0qvepw2v0095va"&gt;14&lt;/key&gt;&lt;/foreign-keys&gt;&lt;ref-type name="Journal Article"&gt;17&lt;/ref-type&gt;&lt;contributors&gt;&lt;authors&gt;&lt;author&gt;McLaughlin, Anne&lt;/author&gt;&lt;author&gt;Gandy, Maribeth&lt;/author&gt;&lt;author&gt;Allaire, Jason&lt;/author&gt;&lt;author&gt;Whitlock, Laura&lt;/author&gt;&lt;/authors&gt;&lt;/contributors&gt;&lt;titles&gt;&lt;title&gt;Putting fun into video games for older adults&lt;/title&gt;&lt;secondary-title&gt;Ergonomics in Design: The Quarterly of Human Factors Applications&lt;/secondary-title&gt;&lt;/titles&gt;&lt;periodical&gt;&lt;full-title&gt;Ergonomics in Design: The Quarterly of Human Factors Applications&lt;/full-title&gt;&lt;/periodical&gt;&lt;pages&gt;13-22&lt;/pages&gt;&lt;volume&gt;20&lt;/volume&gt;&lt;number&gt;2&lt;/number&gt;&lt;dates&gt;&lt;year&gt;2012&lt;/year&gt;&lt;/dates&gt;&lt;isbn&gt;1064-8046&lt;/isbn&gt;&lt;urls&gt;&lt;/urls&gt;&lt;/record&gt;&lt;/Cite&gt;&lt;/EndNote&gt;</w:instrText>
            </w:r>
            <w:r w:rsidRPr="008C6727">
              <w:rPr>
                <w:rFonts w:cstheme="majorBidi"/>
                <w:noProof/>
                <w:sz w:val="18"/>
                <w:szCs w:val="18"/>
              </w:rPr>
              <w:fldChar w:fldCharType="separate"/>
            </w:r>
            <w:r>
              <w:rPr>
                <w:rFonts w:cstheme="majorBidi"/>
                <w:noProof/>
                <w:sz w:val="18"/>
                <w:szCs w:val="18"/>
              </w:rPr>
              <w:t>[</w:t>
            </w:r>
            <w:hyperlink w:anchor="_ENREF_67" w:tooltip="McLaughlin, 2012 #14" w:history="1">
              <w:r>
                <w:rPr>
                  <w:rFonts w:cstheme="majorBidi"/>
                  <w:noProof/>
                  <w:sz w:val="18"/>
                  <w:szCs w:val="18"/>
                </w:rPr>
                <w:t>67</w:t>
              </w:r>
            </w:hyperlink>
            <w:r>
              <w:rPr>
                <w:rFonts w:cstheme="majorBidi"/>
                <w:noProof/>
                <w:sz w:val="18"/>
                <w:szCs w:val="18"/>
              </w:rPr>
              <w:t>]</w:t>
            </w:r>
            <w:r w:rsidRPr="008C6727">
              <w:rPr>
                <w:rFonts w:cstheme="majorBidi"/>
                <w:noProof/>
                <w:sz w:val="18"/>
                <w:szCs w:val="18"/>
              </w:rPr>
              <w:fldChar w:fldCharType="end"/>
            </w:r>
          </w:p>
        </w:tc>
        <w:tc>
          <w:tcPr>
            <w:tcW w:w="990" w:type="dxa"/>
          </w:tcPr>
          <w:p w:rsidR="00414118" w:rsidRPr="008C6727" w:rsidRDefault="00414118" w:rsidP="00A83025">
            <w:pPr>
              <w:autoSpaceDE w:val="0"/>
              <w:autoSpaceDN w:val="0"/>
              <w:adjustRightInd w:val="0"/>
            </w:pPr>
          </w:p>
        </w:tc>
      </w:tr>
      <w:tr w:rsidR="00414118" w:rsidTr="00A83025">
        <w:tc>
          <w:tcPr>
            <w:tcW w:w="1242" w:type="dxa"/>
          </w:tcPr>
          <w:p w:rsidR="00414118" w:rsidRPr="00414118" w:rsidRDefault="00414118" w:rsidP="00414118">
            <w:pPr>
              <w:ind w:firstLine="0"/>
              <w:rPr>
                <w:rFonts w:cs="Times New Roman"/>
                <w:color w:val="000000"/>
                <w:sz w:val="18"/>
              </w:rPr>
            </w:pPr>
            <w:r w:rsidRPr="00414118">
              <w:rPr>
                <w:rFonts w:cs="Times New Roman"/>
                <w:color w:val="000000"/>
                <w:sz w:val="18"/>
              </w:rPr>
              <w:lastRenderedPageBreak/>
              <w:t>Medication management</w:t>
            </w:r>
          </w:p>
        </w:tc>
        <w:tc>
          <w:tcPr>
            <w:tcW w:w="1231" w:type="dxa"/>
          </w:tcPr>
          <w:p w:rsidR="00414118" w:rsidRPr="008C6727" w:rsidRDefault="00414118" w:rsidP="00A83025">
            <w:pPr>
              <w:autoSpaceDE w:val="0"/>
              <w:autoSpaceDN w:val="0"/>
              <w:adjustRightInd w:val="0"/>
            </w:pPr>
          </w:p>
        </w:tc>
        <w:tc>
          <w:tcPr>
            <w:tcW w:w="990" w:type="dxa"/>
          </w:tcPr>
          <w:p w:rsidR="00414118" w:rsidRPr="008C6727" w:rsidRDefault="00414118" w:rsidP="00A83025">
            <w:pPr>
              <w:autoSpaceDE w:val="0"/>
              <w:autoSpaceDN w:val="0"/>
              <w:adjustRightInd w:val="0"/>
            </w:pPr>
          </w:p>
        </w:tc>
        <w:tc>
          <w:tcPr>
            <w:tcW w:w="1170" w:type="dxa"/>
          </w:tcPr>
          <w:p w:rsidR="00414118" w:rsidRPr="008C6727" w:rsidRDefault="00414118" w:rsidP="00A83025">
            <w:pPr>
              <w:autoSpaceDE w:val="0"/>
              <w:autoSpaceDN w:val="0"/>
              <w:adjustRightInd w:val="0"/>
            </w:pPr>
          </w:p>
        </w:tc>
        <w:tc>
          <w:tcPr>
            <w:tcW w:w="1080" w:type="dxa"/>
          </w:tcPr>
          <w:p w:rsidR="00414118" w:rsidRPr="008C6727" w:rsidRDefault="00414118" w:rsidP="00414118">
            <w:r w:rsidRPr="008C6727">
              <w:rPr>
                <w:rFonts w:cstheme="majorBidi"/>
                <w:noProof/>
                <w:sz w:val="18"/>
                <w:szCs w:val="18"/>
              </w:rPr>
              <w:fldChar w:fldCharType="begin"/>
            </w:r>
            <w:r>
              <w:rPr>
                <w:rFonts w:cstheme="majorBidi"/>
                <w:noProof/>
                <w:sz w:val="18"/>
                <w:szCs w:val="18"/>
              </w:rPr>
              <w:instrText xml:space="preserve"> ADDIN EN.CITE &lt;EndNote&gt;&lt;Cite&gt;&lt;Author&gt;Stojmenova&lt;/Author&gt;&lt;Year&gt;2013&lt;/Year&gt;&lt;RecNum&gt;10&lt;/RecNum&gt;&lt;DisplayText&gt;[68]&lt;/DisplayText&gt;&lt;record&gt;&lt;rec-number&gt;10&lt;/rec-number&gt;&lt;foreign-keys&gt;&lt;key app="EN" db-id="vwx02dr5asf2vjea2aep2f0qvepw2v0095va"&gt;10&lt;/key&gt;&lt;/foreign-keys&gt;&lt;ref-type name="Journal Article"&gt;17&lt;/ref-type&gt;&lt;contributors&gt;&lt;authors&gt;&lt;author&gt;Stojmenova, Emilija&lt;/author&gt;&lt;author&gt;Debevc, Matjaž&lt;/author&gt;&lt;author&gt;Zebec, Luka&lt;/author&gt;&lt;author&gt;Imperl, Bojan&lt;/author&gt;&lt;/authors&gt;&lt;/contributors&gt;&lt;titles&gt;&lt;title&gt;Assisted living solutions for the elderly through interactive TV&lt;/title&gt;&lt;secondary-title&gt;Multimedia tools and applications&lt;/secondary-title&gt;&lt;/titles&gt;&lt;periodical&gt;&lt;full-title&gt;Multimedia tools and applications&lt;/full-title&gt;&lt;/periodical&gt;&lt;pages&gt;115-129&lt;/pages&gt;&lt;volume&gt;66&lt;/volume&gt;&lt;number&gt;1&lt;/number&gt;&lt;dates&gt;&lt;year&gt;2013&lt;/year&gt;&lt;/dates&gt;&lt;isbn&gt;1380-7501&lt;/isbn&gt;&lt;urls&gt;&lt;/urls&gt;&lt;/record&gt;&lt;/Cite&gt;&lt;/EndNote&gt;</w:instrText>
            </w:r>
            <w:r w:rsidRPr="008C6727">
              <w:rPr>
                <w:rFonts w:cstheme="majorBidi"/>
                <w:noProof/>
                <w:sz w:val="18"/>
                <w:szCs w:val="18"/>
              </w:rPr>
              <w:fldChar w:fldCharType="separate"/>
            </w:r>
            <w:r>
              <w:rPr>
                <w:rFonts w:cstheme="majorBidi"/>
                <w:noProof/>
                <w:sz w:val="18"/>
                <w:szCs w:val="18"/>
              </w:rPr>
              <w:t>[</w:t>
            </w:r>
            <w:hyperlink w:anchor="_ENREF_68" w:tooltip="Stojmenova, 2013 #10" w:history="1">
              <w:r>
                <w:rPr>
                  <w:rFonts w:cstheme="majorBidi"/>
                  <w:noProof/>
                  <w:sz w:val="18"/>
                  <w:szCs w:val="18"/>
                </w:rPr>
                <w:t>68</w:t>
              </w:r>
            </w:hyperlink>
            <w:r>
              <w:rPr>
                <w:rFonts w:cstheme="majorBidi"/>
                <w:noProof/>
                <w:sz w:val="18"/>
                <w:szCs w:val="18"/>
              </w:rPr>
              <w:t>]</w:t>
            </w:r>
            <w:r w:rsidRPr="008C6727">
              <w:rPr>
                <w:rFonts w:cstheme="majorBidi"/>
                <w:noProof/>
                <w:sz w:val="18"/>
                <w:szCs w:val="18"/>
              </w:rPr>
              <w:fldChar w:fldCharType="end"/>
            </w:r>
          </w:p>
        </w:tc>
        <w:tc>
          <w:tcPr>
            <w:tcW w:w="720" w:type="dxa"/>
          </w:tcPr>
          <w:p w:rsidR="00414118" w:rsidRPr="008C6727" w:rsidRDefault="00414118" w:rsidP="00A83025">
            <w:pPr>
              <w:autoSpaceDE w:val="0"/>
              <w:autoSpaceDN w:val="0"/>
              <w:adjustRightInd w:val="0"/>
            </w:pPr>
          </w:p>
        </w:tc>
        <w:tc>
          <w:tcPr>
            <w:tcW w:w="990" w:type="dxa"/>
          </w:tcPr>
          <w:p w:rsidR="00414118" w:rsidRPr="008C6727" w:rsidRDefault="00414118" w:rsidP="00A83025">
            <w:r w:rsidRPr="008C6727">
              <w:rPr>
                <w:rFonts w:cstheme="majorBidi"/>
                <w:sz w:val="18"/>
                <w:szCs w:val="18"/>
              </w:rPr>
              <w:fldChar w:fldCharType="begin"/>
            </w:r>
            <w:r>
              <w:rPr>
                <w:rFonts w:cstheme="majorBidi"/>
                <w:sz w:val="18"/>
                <w:szCs w:val="18"/>
              </w:rPr>
              <w:instrText xml:space="preserve"> ADDIN EN.CITE &lt;EndNote&gt;&lt;Cite&gt;&lt;Author&gt;Reeder&lt;/Author&gt;&lt;Year&gt;2013&lt;/Year&gt;&lt;RecNum&gt;42&lt;/RecNum&gt;&lt;DisplayText&gt;[69]&lt;/DisplayText&gt;&lt;record&gt;&lt;rec-number&gt;42&lt;/rec-number&gt;&lt;foreign-keys&gt;&lt;key app="EN" db-id="t0d9zztxwx5te7etepsvaxemszdsds92t0p0"&gt;42&lt;/key&gt;&lt;/foreign-keys&gt;&lt;ref-type name="Journal Article"&gt;17&lt;/ref-type&gt;&lt;contributors&gt;&lt;authors&gt;&lt;author&gt;Reeder, Blaine&lt;/author&gt;&lt;author&gt;Demiris, George&lt;/author&gt;&lt;author&gt;Marek, Karen D&lt;/author&gt;&lt;/authors&gt;&lt;/contributors&gt;&lt;titles&gt;&lt;title&gt;Older adults&amp;apos; satisfaction with a medication dispensing device in home care&lt;/title&gt;&lt;secondary-title&gt;Informatics for Health and Social Care&lt;/secondary-title&gt;&lt;/titles&gt;&lt;periodical&gt;&lt;full-title&gt;Informatics for Health and Social Care&lt;/full-title&gt;&lt;/periodical&gt;&lt;pages&gt;211-222&lt;/pages&gt;&lt;volume&gt;38&lt;/volume&gt;&lt;number&gt;3&lt;/number&gt;&lt;dates&gt;&lt;year&gt;2013&lt;/year&gt;&lt;/dates&gt;&lt;isbn&gt;1753-8157&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69" w:tooltip="Reeder, 2013 #42" w:history="1">
              <w:r>
                <w:rPr>
                  <w:rFonts w:cstheme="majorBidi"/>
                  <w:noProof/>
                  <w:sz w:val="18"/>
                  <w:szCs w:val="18"/>
                </w:rPr>
                <w:t>69</w:t>
              </w:r>
            </w:hyperlink>
            <w:r>
              <w:rPr>
                <w:rFonts w:cstheme="majorBidi"/>
                <w:noProof/>
                <w:sz w:val="18"/>
                <w:szCs w:val="18"/>
              </w:rPr>
              <w:t>]</w:t>
            </w:r>
            <w:r w:rsidRPr="008C6727">
              <w:rPr>
                <w:rFonts w:cstheme="majorBidi"/>
                <w:sz w:val="18"/>
                <w:szCs w:val="18"/>
              </w:rPr>
              <w:fldChar w:fldCharType="end"/>
            </w:r>
          </w:p>
          <w:p w:rsidR="00414118" w:rsidRPr="008C6727" w:rsidRDefault="00414118" w:rsidP="00414118">
            <w:pPr>
              <w:rPr>
                <w:rFonts w:cstheme="majorBidi"/>
                <w:sz w:val="18"/>
                <w:szCs w:val="18"/>
              </w:rPr>
            </w:pPr>
            <w:r w:rsidRPr="008C6727">
              <w:rPr>
                <w:rFonts w:cstheme="majorBidi"/>
                <w:sz w:val="18"/>
                <w:szCs w:val="18"/>
              </w:rPr>
              <w:fldChar w:fldCharType="begin"/>
            </w:r>
            <w:r>
              <w:rPr>
                <w:rFonts w:cstheme="majorBidi"/>
                <w:sz w:val="18"/>
                <w:szCs w:val="18"/>
              </w:rPr>
              <w:instrText xml:space="preserve"> ADDIN EN.CITE &lt;EndNote&gt;&lt;Cite&gt;&lt;Author&gt;Marek&lt;/Author&gt;&lt;Year&gt;2013&lt;/Year&gt;&lt;RecNum&gt;46&lt;/RecNum&gt;&lt;DisplayText&gt;[70]&lt;/DisplayText&gt;&lt;record&gt;&lt;rec-number&gt;46&lt;/rec-number&gt;&lt;foreign-keys&gt;&lt;key app="EN" db-id="t0d9zztxwx5te7etepsvaxemszdsds92t0p0"&gt;46&lt;/key&gt;&lt;/foreign-keys&gt;&lt;ref-type name="Journal Article"&gt;17&lt;/ref-type&gt;&lt;contributors&gt;&lt;authors&gt;&lt;author&gt;Marek, Karen Dorman&lt;/author&gt;&lt;author&gt;Stetzer, Frank&lt;/author&gt;&lt;author&gt;Ryan, Polly A&lt;/author&gt;&lt;author&gt;Bub, Linda Denison&lt;/author&gt;&lt;author&gt;Adams, Scott J&lt;/author&gt;&lt;author&gt;Schlidt, Andrea&lt;/author&gt;&lt;author&gt;Lancaster, Rachelle&lt;/author&gt;&lt;author&gt;O’Brien, Anne-Marie&lt;/author&gt;&lt;/authors&gt;&lt;/contributors&gt;&lt;titles&gt;&lt;title&gt;Nurse Care Coordination and Technology Effects on Health Status of Frail Older Adults via Enhanced Self-Management of Medication: Randomized Clinical Trial to Test Efficacy&lt;/title&gt;&lt;secondary-title&gt;Nursing research&lt;/secondary-title&gt;&lt;/titles&gt;&lt;periodical&gt;&lt;full-title&gt;Nursing research&lt;/full-title&gt;&lt;/periodical&gt;&lt;pages&gt;269-278&lt;/pages&gt;&lt;volume&gt;62&lt;/volume&gt;&lt;number&gt;4&lt;/number&gt;&lt;dates&gt;&lt;year&gt;2013&lt;/year&gt;&lt;/dates&gt;&lt;isbn&gt;0029-6562&lt;/isbn&gt;&lt;urls&gt;&lt;/urls&gt;&lt;/record&gt;&lt;/Cite&gt;&lt;/EndNote&gt;</w:instrText>
            </w:r>
            <w:r w:rsidRPr="008C6727">
              <w:rPr>
                <w:rFonts w:cstheme="majorBidi"/>
                <w:sz w:val="18"/>
                <w:szCs w:val="18"/>
              </w:rPr>
              <w:fldChar w:fldCharType="separate"/>
            </w:r>
            <w:r>
              <w:rPr>
                <w:rFonts w:cstheme="majorBidi"/>
                <w:noProof/>
                <w:sz w:val="18"/>
                <w:szCs w:val="18"/>
              </w:rPr>
              <w:t>[</w:t>
            </w:r>
            <w:hyperlink w:anchor="_ENREF_70" w:tooltip="Marek, 2013 #46" w:history="1">
              <w:r>
                <w:rPr>
                  <w:rFonts w:cstheme="majorBidi"/>
                  <w:noProof/>
                  <w:sz w:val="18"/>
                  <w:szCs w:val="18"/>
                </w:rPr>
                <w:t>70</w:t>
              </w:r>
            </w:hyperlink>
            <w:r>
              <w:rPr>
                <w:rFonts w:cstheme="majorBidi"/>
                <w:noProof/>
                <w:sz w:val="18"/>
                <w:szCs w:val="18"/>
              </w:rPr>
              <w:t>]</w:t>
            </w:r>
            <w:r w:rsidRPr="008C6727">
              <w:rPr>
                <w:rFonts w:cstheme="majorBidi"/>
                <w:sz w:val="18"/>
                <w:szCs w:val="18"/>
              </w:rPr>
              <w:fldChar w:fldCharType="end"/>
            </w:r>
          </w:p>
        </w:tc>
      </w:tr>
    </w:tbl>
    <w:p w:rsidR="00414118" w:rsidRDefault="00414118" w:rsidP="00414118">
      <w:pPr>
        <w:rPr>
          <w:lang w:val="de-DE"/>
        </w:rPr>
      </w:pPr>
    </w:p>
    <w:p w:rsidR="00414118" w:rsidRPr="00414118" w:rsidRDefault="00414118" w:rsidP="00414118">
      <w:pPr>
        <w:rPr>
          <w:lang w:val="de-DE"/>
        </w:rPr>
      </w:pPr>
    </w:p>
    <w:p w:rsidR="00E225D5" w:rsidRDefault="00E225D5" w:rsidP="00044ECF">
      <w:pPr>
        <w:pStyle w:val="p1a"/>
      </w:pPr>
    </w:p>
    <w:p w:rsidR="007273E8" w:rsidRPr="008C6727" w:rsidRDefault="007273E8" w:rsidP="00044ECF">
      <w:pPr>
        <w:pStyle w:val="p1a"/>
      </w:pPr>
      <w:r w:rsidRPr="008C6727">
        <w:t xml:space="preserve">Sensor technologies are designed to identify and alert caregivers and patients about critical events such as falling out of bed. The two goals that have </w:t>
      </w:r>
      <w:proofErr w:type="spellStart"/>
      <w:r w:rsidRPr="008C6727">
        <w:t>lead</w:t>
      </w:r>
      <w:proofErr w:type="spellEnd"/>
      <w:r w:rsidRPr="008C6727">
        <w:t xml:space="preserve"> to the fast development of various types of sensor technologies are indepen</w:t>
      </w:r>
      <w:r>
        <w:t xml:space="preserve">dent living and fall prevention. </w:t>
      </w:r>
    </w:p>
    <w:p w:rsidR="007273E8" w:rsidRDefault="007273E8" w:rsidP="00044ECF">
      <w:pPr>
        <w:pStyle w:val="p1a"/>
      </w:pPr>
      <w:r w:rsidRPr="006B3611">
        <w:t>General ICT includes technologies such as using the computer and the</w:t>
      </w:r>
      <w:r>
        <w:t xml:space="preserve"> </w:t>
      </w:r>
      <w:r w:rsidRPr="006B3611">
        <w:t xml:space="preserve">internet. The selected studies focus on </w:t>
      </w:r>
      <w:r>
        <w:t xml:space="preserve">how the use of these successful </w:t>
      </w:r>
      <w:r w:rsidRPr="006B3611">
        <w:t xml:space="preserve">technologies impacts on different aspects of senior life. </w:t>
      </w:r>
    </w:p>
    <w:p w:rsidR="007273E8" w:rsidRPr="006B3611" w:rsidRDefault="007273E8" w:rsidP="00044ECF">
      <w:pPr>
        <w:pStyle w:val="p1a"/>
      </w:pPr>
      <w:r w:rsidRPr="006B3611">
        <w:t xml:space="preserve">Seniors face the complex task of medication management, especially those with chronic disease. To enhance the accuracy of medication administration, medication management applications are designed through reminder services. These tools include medication dispensers and smart phone applications. </w:t>
      </w:r>
    </w:p>
    <w:p w:rsidR="007273E8" w:rsidRPr="006B3611" w:rsidRDefault="007273E8" w:rsidP="00044ECF">
      <w:pPr>
        <w:pStyle w:val="p1a"/>
      </w:pPr>
      <w:r w:rsidRPr="006B3611">
        <w:t>The last category is video games. The interactive nature of video gaming means that it can be used as a therapy tool and for relaxation and entertainment. Video games can improve the central processing speed and movement by brain training.</w:t>
      </w:r>
    </w:p>
    <w:p w:rsidR="007273E8" w:rsidRPr="00044ECF" w:rsidRDefault="00044ECF" w:rsidP="00044ECF">
      <w:pPr>
        <w:pStyle w:val="heading10"/>
      </w:pPr>
      <w:r w:rsidRPr="00044ECF">
        <w:t xml:space="preserve">4.   </w:t>
      </w:r>
      <w:r w:rsidR="007273E8" w:rsidRPr="00044ECF">
        <w:t xml:space="preserve">Discussion  </w:t>
      </w:r>
    </w:p>
    <w:p w:rsidR="007273E8" w:rsidRDefault="007273E8" w:rsidP="00044ECF">
      <w:pPr>
        <w:pStyle w:val="p1a"/>
      </w:pPr>
      <w:r w:rsidRPr="006B3611">
        <w:t>This study showed the importance of assistive technology uptake by older people and its positive impact not only on the individuals but also on those who work with them, including healthcare professionals, family members and the broader society. To encourage seniors and other stakeholders to accept and use new technologies, researchers and practitioners should promote the anticipated benefits such as independent living, increased safety, increased social connectedness and advances in mobility.</w:t>
      </w:r>
    </w:p>
    <w:p w:rsidR="007273E8" w:rsidRPr="006B3611" w:rsidRDefault="007273E8" w:rsidP="00044ECF">
      <w:pPr>
        <w:pStyle w:val="p1a"/>
      </w:pPr>
      <w:r w:rsidRPr="006B3611">
        <w:t xml:space="preserve">There is a need for medical researchers to be involved in ICT research projects to </w:t>
      </w:r>
      <w:proofErr w:type="spellStart"/>
      <w:r w:rsidRPr="006B3611">
        <w:t>categorise</w:t>
      </w:r>
      <w:proofErr w:type="spellEnd"/>
      <w:r w:rsidRPr="006B3611">
        <w:t xml:space="preserve"> the significant clinical benefits as well as the cost-effectiveness of using assistive technologies. Therefore, multidisciplinary research is needed to find and assess an approach to evaluating the impact of assistive technologies on older adults’ daily life. </w:t>
      </w:r>
    </w:p>
    <w:p w:rsidR="007273E8" w:rsidRPr="006B3611" w:rsidRDefault="007273E8" w:rsidP="00044ECF">
      <w:pPr>
        <w:pStyle w:val="p1a"/>
      </w:pPr>
      <w:r w:rsidRPr="006B3611">
        <w:t xml:space="preserve">It is essential for ICT research to be based on theoretical frameworks and models to provide a justification for </w:t>
      </w:r>
      <w:proofErr w:type="spellStart"/>
      <w:r w:rsidRPr="006B3611">
        <w:t>hypothesised</w:t>
      </w:r>
      <w:proofErr w:type="spellEnd"/>
      <w:r w:rsidRPr="006B3611">
        <w:t xml:space="preserve"> relationships </w:t>
      </w:r>
      <w:r w:rsidRPr="006B3611">
        <w:fldChar w:fldCharType="begin"/>
      </w:r>
      <w:r w:rsidR="00414118">
        <w:instrText xml:space="preserve"> ADDIN EN.CITE &lt;EndNote&gt;&lt;Cite&gt;&lt;Author&gt;March&lt;/Author&gt;&lt;Year&gt;1995&lt;/Year&gt;&lt;RecNum&gt;259&lt;/RecNum&gt;&lt;DisplayText&gt;[71]&lt;/DisplayText&gt;&lt;record&gt;&lt;rec-number&gt;259&lt;/rec-number&gt;&lt;foreign-keys&gt;&lt;key app="EN" db-id="ss0zdsz5czvetgev221p2pvt2tprdedws5ap"&gt;259&lt;/key&gt;&lt;/foreign-keys&gt;&lt;ref-type name="Journal Article"&gt;17&lt;/ref-type&gt;&lt;contributors&gt;&lt;authors&gt;&lt;author&gt;March, Salvatore T&lt;/author&gt;&lt;author&gt;Smith, Gerald F&lt;/author&gt;&lt;/authors&gt;&lt;/contributors&gt;&lt;titles&gt;&lt;title&gt;Design and natural science research on information technology&lt;/title&gt;&lt;secondary-title&gt;Decision support systems&lt;/secondary-title&gt;&lt;/titles&gt;&lt;periodical&gt;&lt;full-title&gt;Decision Support Systems&lt;/full-title&gt;&lt;/periodical&gt;&lt;pages&gt;251-266&lt;/pages&gt;&lt;volume&gt;15&lt;/volume&gt;&lt;number&gt;4&lt;/number&gt;&lt;dates&gt;&lt;year&gt;1995&lt;/year&gt;&lt;/dates&gt;&lt;isbn&gt;0167-9236&lt;/isbn&gt;&lt;urls&gt;&lt;/urls&gt;&lt;/record&gt;&lt;/Cite&gt;&lt;/EndNote&gt;</w:instrText>
      </w:r>
      <w:r w:rsidRPr="006B3611">
        <w:fldChar w:fldCharType="separate"/>
      </w:r>
      <w:r w:rsidR="00414118">
        <w:rPr>
          <w:noProof/>
        </w:rPr>
        <w:t>[</w:t>
      </w:r>
      <w:hyperlink w:anchor="_ENREF_71" w:tooltip="March, 1995 #259" w:history="1">
        <w:r w:rsidR="00414118">
          <w:rPr>
            <w:noProof/>
          </w:rPr>
          <w:t>71</w:t>
        </w:r>
      </w:hyperlink>
      <w:r w:rsidR="00414118">
        <w:rPr>
          <w:noProof/>
        </w:rPr>
        <w:t>]</w:t>
      </w:r>
      <w:r w:rsidRPr="006B3611">
        <w:fldChar w:fldCharType="end"/>
      </w:r>
      <w:r w:rsidRPr="006B3611">
        <w:t>. The lack of a theoretical approach prevents the researcher from following a systematic approach. However, few studies in this review were based on a theoretical framework. Therefore, future studies should develop a theoretical model that is specific to the context of aged care.</w:t>
      </w:r>
    </w:p>
    <w:p w:rsidR="007273E8" w:rsidRPr="006B3611" w:rsidRDefault="007273E8" w:rsidP="008170BC">
      <w:pPr>
        <w:pStyle w:val="p1a"/>
      </w:pPr>
      <w:r w:rsidRPr="006B3611">
        <w:t xml:space="preserve">Most of the studies suffer from small sample size; therefore, </w:t>
      </w:r>
      <w:r w:rsidR="008170BC">
        <w:t>f</w:t>
      </w:r>
      <w:r w:rsidRPr="006B3611">
        <w:t xml:space="preserve">uture studies should use larger samples in order to validate the outcomes. </w:t>
      </w:r>
    </w:p>
    <w:p w:rsidR="007273E8" w:rsidRPr="00044ECF" w:rsidRDefault="00044ECF" w:rsidP="00044ECF">
      <w:pPr>
        <w:pStyle w:val="heading10"/>
      </w:pPr>
      <w:r>
        <w:lastRenderedPageBreak/>
        <w:t xml:space="preserve">5.   </w:t>
      </w:r>
      <w:r w:rsidR="007273E8" w:rsidRPr="00044ECF">
        <w:t xml:space="preserve">Implications for practice </w:t>
      </w:r>
    </w:p>
    <w:p w:rsidR="007273E8" w:rsidRPr="006B3611" w:rsidRDefault="007273E8" w:rsidP="00044ECF">
      <w:pPr>
        <w:pStyle w:val="p1a"/>
      </w:pPr>
      <w:r w:rsidRPr="006B3611">
        <w:t xml:space="preserve">The findings of this study provide a number of implications for practice by showing the benefits of assistive technologies. First, policy-makers and governments should financially support new technologies and increase ICT literacy among seniors. Therefore, governments should </w:t>
      </w:r>
      <w:proofErr w:type="spellStart"/>
      <w:r w:rsidRPr="006B3611">
        <w:t>recognise</w:t>
      </w:r>
      <w:proofErr w:type="spellEnd"/>
      <w:r w:rsidRPr="006B3611">
        <w:t xml:space="preserve"> and promote the use of new technologies and the positive impact of these technologies on society, healthcare and the quality of life among seniors. This is because the use of assistive technologies not only elevates the quality of the senior individual’s life but also has a positive impact on the healthcare system overall by reducing costs, readmissions an</w:t>
      </w:r>
      <w:r>
        <w:t xml:space="preserve">d the length of hospital stays. </w:t>
      </w:r>
      <w:r w:rsidRPr="006B3611">
        <w:t xml:space="preserve">In addition, this study showed how assistive technologies offer various possibilities which could support seniors to live independently and have a better quality of life. Therefore, practitioners should integrate appropriate technologies and combinations of technologies based on older adults’ needs either in their own residences or in nursing homes. </w:t>
      </w:r>
    </w:p>
    <w:p w:rsidR="007273E8" w:rsidRPr="00044ECF" w:rsidRDefault="00044ECF" w:rsidP="00044ECF">
      <w:pPr>
        <w:pStyle w:val="heading10"/>
      </w:pPr>
      <w:r>
        <w:t xml:space="preserve">6.   </w:t>
      </w:r>
      <w:r w:rsidR="007273E8" w:rsidRPr="00044ECF">
        <w:t xml:space="preserve">Conclusion </w:t>
      </w:r>
    </w:p>
    <w:p w:rsidR="007273E8" w:rsidRDefault="007273E8" w:rsidP="00044ECF">
      <w:pPr>
        <w:pStyle w:val="p1a"/>
      </w:pPr>
      <w:r w:rsidRPr="006B3611">
        <w:t>Assistive technologies are a reality and can be applied to improve quality of life, especially among older age groups. A combination of various assistive technologies provides promising results in supporting the elderly in daily life. By conducting a systematic literature review, this study identified various assistive technologies proposed by ICT researchers to assist the elderly. This review shows that, it is vital to develop systems and devices that suit seniors’ needs and limitations with clear benefits.</w:t>
      </w:r>
    </w:p>
    <w:p w:rsidR="007273E8" w:rsidRPr="007273E8" w:rsidRDefault="007273E8" w:rsidP="007273E8"/>
    <w:p w:rsidR="009B1D59" w:rsidRDefault="009B1D59" w:rsidP="009942DC">
      <w:pPr>
        <w:pStyle w:val="heading10"/>
      </w:pPr>
      <w:r w:rsidRPr="009A3755">
        <w:t>References</w:t>
      </w:r>
    </w:p>
    <w:p w:rsidR="00414118" w:rsidRPr="00414118" w:rsidRDefault="00044ECF" w:rsidP="00414118">
      <w:pPr>
        <w:pStyle w:val="EndNoteBibliography"/>
        <w:spacing w:after="0"/>
        <w:ind w:left="720" w:hanging="720"/>
      </w:pPr>
      <w:r>
        <w:rPr>
          <w:rFonts w:ascii="Times New Roman" w:hAnsi="Times New Roman"/>
          <w:sz w:val="20"/>
          <w:lang w:val="en-AU"/>
        </w:rPr>
        <w:fldChar w:fldCharType="begin"/>
      </w:r>
      <w:r>
        <w:rPr>
          <w:rFonts w:ascii="Times New Roman" w:hAnsi="Times New Roman"/>
          <w:sz w:val="20"/>
        </w:rPr>
        <w:instrText xml:space="preserve"> ADDIN EN.REFLIST </w:instrText>
      </w:r>
      <w:r>
        <w:rPr>
          <w:rFonts w:ascii="Times New Roman" w:hAnsi="Times New Roman"/>
          <w:sz w:val="20"/>
          <w:lang w:val="en-AU"/>
        </w:rPr>
        <w:fldChar w:fldCharType="separate"/>
      </w:r>
      <w:bookmarkStart w:id="2" w:name="_ENREF_1"/>
      <w:r w:rsidR="00414118" w:rsidRPr="00414118">
        <w:t>1.</w:t>
      </w:r>
      <w:r w:rsidR="00414118" w:rsidRPr="00414118">
        <w:tab/>
        <w:t xml:space="preserve">Pinto, A., et al., </w:t>
      </w:r>
      <w:r w:rsidR="00414118" w:rsidRPr="00414118">
        <w:rPr>
          <w:i/>
        </w:rPr>
        <w:t>Home telemonitoring of non-invasive ventilation decreases healthcare utilisation in a prospective controlled trial of patients with amyotrophic lateral sclerosis.</w:t>
      </w:r>
      <w:r w:rsidR="00414118" w:rsidRPr="00414118">
        <w:t xml:space="preserve"> Journal of neurology, neurosurgery, and psychiatry, 2010. </w:t>
      </w:r>
      <w:r w:rsidR="00414118" w:rsidRPr="00414118">
        <w:rPr>
          <w:b/>
        </w:rPr>
        <w:t>81</w:t>
      </w:r>
      <w:r w:rsidR="00414118" w:rsidRPr="00414118">
        <w:t>(11): p. 1238.</w:t>
      </w:r>
      <w:bookmarkEnd w:id="2"/>
    </w:p>
    <w:p w:rsidR="00414118" w:rsidRPr="00414118" w:rsidRDefault="00414118" w:rsidP="00414118">
      <w:pPr>
        <w:pStyle w:val="EndNoteBibliography"/>
        <w:spacing w:after="0"/>
        <w:ind w:left="720" w:hanging="720"/>
      </w:pPr>
      <w:bookmarkStart w:id="3" w:name="_ENREF_2"/>
      <w:r w:rsidRPr="00414118">
        <w:t>2.</w:t>
      </w:r>
      <w:r w:rsidRPr="00414118">
        <w:tab/>
        <w:t xml:space="preserve">Ghapanchi, A.H. and A. Aurum, </w:t>
      </w:r>
      <w:r w:rsidRPr="00414118">
        <w:rPr>
          <w:i/>
        </w:rPr>
        <w:t>The impact of project licence and operating system on the effectiveness of the defect-fixing process in open source software projects.</w:t>
      </w:r>
      <w:r w:rsidRPr="00414118">
        <w:t xml:space="preserve"> International Journal of Business Information Systems, 2011. </w:t>
      </w:r>
      <w:r w:rsidRPr="00414118">
        <w:rPr>
          <w:b/>
        </w:rPr>
        <w:t>8</w:t>
      </w:r>
      <w:r w:rsidRPr="00414118">
        <w:t>(4): p. 413-424.</w:t>
      </w:r>
      <w:bookmarkEnd w:id="3"/>
    </w:p>
    <w:p w:rsidR="00414118" w:rsidRPr="00414118" w:rsidRDefault="00414118" w:rsidP="00414118">
      <w:pPr>
        <w:pStyle w:val="EndNoteBibliography"/>
        <w:spacing w:after="0"/>
        <w:ind w:left="720" w:hanging="720"/>
      </w:pPr>
      <w:bookmarkStart w:id="4" w:name="_ENREF_3"/>
      <w:r w:rsidRPr="00414118">
        <w:t>3.</w:t>
      </w:r>
      <w:r w:rsidRPr="00414118">
        <w:tab/>
        <w:t xml:space="preserve">Ghapanchi, A.H. and A. Aurum, </w:t>
      </w:r>
      <w:r w:rsidRPr="00414118">
        <w:rPr>
          <w:i/>
        </w:rPr>
        <w:t>Competency rallying in electronic markets: Implications for open source project success.</w:t>
      </w:r>
      <w:r w:rsidRPr="00414118">
        <w:t xml:space="preserve"> Electronic Markets, 2012. </w:t>
      </w:r>
      <w:r w:rsidRPr="00414118">
        <w:rPr>
          <w:b/>
        </w:rPr>
        <w:t>22</w:t>
      </w:r>
      <w:r w:rsidRPr="00414118">
        <w:t>(2): p. 117-127.</w:t>
      </w:r>
      <w:bookmarkEnd w:id="4"/>
    </w:p>
    <w:p w:rsidR="00414118" w:rsidRPr="00414118" w:rsidRDefault="00414118" w:rsidP="00414118">
      <w:pPr>
        <w:pStyle w:val="EndNoteBibliography"/>
        <w:spacing w:after="0"/>
        <w:ind w:left="720" w:hanging="720"/>
      </w:pPr>
      <w:bookmarkStart w:id="5" w:name="_ENREF_4"/>
      <w:r w:rsidRPr="00414118">
        <w:t>4.</w:t>
      </w:r>
      <w:r w:rsidRPr="00414118">
        <w:tab/>
        <w:t xml:space="preserve">Ghapanchi, A.H. and A. Aurum, </w:t>
      </w:r>
      <w:r w:rsidRPr="00414118">
        <w:rPr>
          <w:i/>
        </w:rPr>
        <w:t>The impact of project capabilities on project performance: Case of open source software projects.</w:t>
      </w:r>
      <w:r w:rsidRPr="00414118">
        <w:t xml:space="preserve"> International Journal of Project Management, 2012. </w:t>
      </w:r>
      <w:r w:rsidRPr="00414118">
        <w:rPr>
          <w:b/>
        </w:rPr>
        <w:t>30</w:t>
      </w:r>
      <w:r w:rsidRPr="00414118">
        <w:t>(4): p. 407-417.</w:t>
      </w:r>
      <w:bookmarkEnd w:id="5"/>
    </w:p>
    <w:p w:rsidR="00414118" w:rsidRPr="00414118" w:rsidRDefault="00414118" w:rsidP="00414118">
      <w:pPr>
        <w:pStyle w:val="EndNoteBibliography"/>
        <w:spacing w:after="0"/>
        <w:ind w:left="720" w:hanging="720"/>
      </w:pPr>
      <w:bookmarkStart w:id="6" w:name="_ENREF_5"/>
      <w:r w:rsidRPr="00414118">
        <w:t>5.</w:t>
      </w:r>
      <w:r w:rsidRPr="00414118">
        <w:tab/>
        <w:t xml:space="preserve">Ghapanchi, A.H., A. Aurum, and F. Daneshgar, </w:t>
      </w:r>
      <w:r w:rsidRPr="00414118">
        <w:rPr>
          <w:i/>
        </w:rPr>
        <w:t>The Impact of Process Effectiveness on User Interest in Contributing to the Open Source Software Projects.</w:t>
      </w:r>
      <w:r w:rsidRPr="00414118">
        <w:t xml:space="preserve"> Journal of software, 2012. </w:t>
      </w:r>
      <w:r w:rsidRPr="00414118">
        <w:rPr>
          <w:b/>
        </w:rPr>
        <w:t>7</w:t>
      </w:r>
      <w:r w:rsidRPr="00414118">
        <w:t>(1): p. 212-219.</w:t>
      </w:r>
      <w:bookmarkEnd w:id="6"/>
    </w:p>
    <w:p w:rsidR="00414118" w:rsidRPr="00414118" w:rsidRDefault="00414118" w:rsidP="00414118">
      <w:pPr>
        <w:pStyle w:val="EndNoteBibliography"/>
        <w:spacing w:after="0"/>
        <w:ind w:left="720" w:hanging="720"/>
      </w:pPr>
      <w:bookmarkStart w:id="7" w:name="_ENREF_6"/>
      <w:r w:rsidRPr="00414118">
        <w:lastRenderedPageBreak/>
        <w:t>6.</w:t>
      </w:r>
      <w:r w:rsidRPr="00414118">
        <w:tab/>
        <w:t xml:space="preserve">Ghapanchi, A.H., M.H. Jafarzadeh, and M.H. Khakbaz, </w:t>
      </w:r>
      <w:r w:rsidRPr="00414118">
        <w:rPr>
          <w:i/>
        </w:rPr>
        <w:t>An Application of Data Envelopment Analysis (DEA) for ERP system selection: Case of a petrochemical company.</w:t>
      </w:r>
      <w:r w:rsidRPr="00414118">
        <w:t xml:space="preserve"> ICIS 2008 Proceedings, 2008: p. 77.</w:t>
      </w:r>
      <w:bookmarkEnd w:id="7"/>
    </w:p>
    <w:p w:rsidR="00414118" w:rsidRPr="00414118" w:rsidRDefault="00414118" w:rsidP="00414118">
      <w:pPr>
        <w:pStyle w:val="EndNoteBibliography"/>
        <w:spacing w:after="0"/>
        <w:ind w:left="720" w:hanging="720"/>
      </w:pPr>
      <w:bookmarkStart w:id="8" w:name="_ENREF_7"/>
      <w:r w:rsidRPr="00414118">
        <w:t>7.</w:t>
      </w:r>
      <w:r w:rsidRPr="00414118">
        <w:tab/>
        <w:t xml:space="preserve">Ghapanchi, A.H., et al., </w:t>
      </w:r>
      <w:r w:rsidRPr="00414118">
        <w:rPr>
          <w:i/>
        </w:rPr>
        <w:t>A methodology for selecting portfolios of projects with interactions and under uncertainty.</w:t>
      </w:r>
      <w:r w:rsidRPr="00414118">
        <w:t xml:space="preserve"> International Journal of Project Management, 2012. </w:t>
      </w:r>
      <w:r w:rsidRPr="00414118">
        <w:rPr>
          <w:b/>
        </w:rPr>
        <w:t>30</w:t>
      </w:r>
      <w:r w:rsidRPr="00414118">
        <w:t>(7): p. 791-803.</w:t>
      </w:r>
      <w:bookmarkEnd w:id="8"/>
    </w:p>
    <w:p w:rsidR="00414118" w:rsidRPr="00414118" w:rsidRDefault="00414118" w:rsidP="00414118">
      <w:pPr>
        <w:pStyle w:val="EndNoteBibliography"/>
        <w:spacing w:after="0"/>
        <w:ind w:left="720" w:hanging="720"/>
      </w:pPr>
      <w:bookmarkStart w:id="9" w:name="_ENREF_8"/>
      <w:r w:rsidRPr="00414118">
        <w:t>8.</w:t>
      </w:r>
      <w:r w:rsidRPr="00414118">
        <w:tab/>
        <w:t xml:space="preserve">Zarei, B. and A. Ghapanchi, </w:t>
      </w:r>
      <w:r w:rsidRPr="00414118">
        <w:rPr>
          <w:i/>
        </w:rPr>
        <w:t>Guidelines for government-to-government initiative architecture in developing countries.</w:t>
      </w:r>
      <w:r w:rsidRPr="00414118">
        <w:t xml:space="preserve"> International Journal of Information Management, 2008. </w:t>
      </w:r>
      <w:r w:rsidRPr="00414118">
        <w:rPr>
          <w:b/>
        </w:rPr>
        <w:t>28</w:t>
      </w:r>
      <w:r w:rsidRPr="00414118">
        <w:t>(4): p. 277-284.</w:t>
      </w:r>
      <w:bookmarkEnd w:id="9"/>
    </w:p>
    <w:p w:rsidR="00414118" w:rsidRPr="00414118" w:rsidRDefault="00414118" w:rsidP="00414118">
      <w:pPr>
        <w:pStyle w:val="EndNoteBibliography"/>
        <w:spacing w:after="0"/>
        <w:ind w:left="720" w:hanging="720"/>
      </w:pPr>
      <w:bookmarkStart w:id="10" w:name="_ENREF_9"/>
      <w:r w:rsidRPr="00414118">
        <w:t>9.</w:t>
      </w:r>
      <w:r w:rsidRPr="00414118">
        <w:tab/>
        <w:t xml:space="preserve">Bickmore, T.W., et al., </w:t>
      </w:r>
      <w:r w:rsidRPr="00414118">
        <w:rPr>
          <w:i/>
        </w:rPr>
        <w:t>‘It's just like you talk to a friend’relational agents for older adults.</w:t>
      </w:r>
      <w:r w:rsidRPr="00414118">
        <w:t xml:space="preserve"> Interacting with Computers, 2005. </w:t>
      </w:r>
      <w:r w:rsidRPr="00414118">
        <w:rPr>
          <w:b/>
        </w:rPr>
        <w:t>17</w:t>
      </w:r>
      <w:r w:rsidRPr="00414118">
        <w:t>(6): p. 711-735.</w:t>
      </w:r>
      <w:bookmarkEnd w:id="10"/>
    </w:p>
    <w:p w:rsidR="00414118" w:rsidRPr="00414118" w:rsidRDefault="00414118" w:rsidP="00414118">
      <w:pPr>
        <w:pStyle w:val="EndNoteBibliography"/>
        <w:spacing w:after="0"/>
        <w:ind w:left="720" w:hanging="720"/>
      </w:pPr>
      <w:bookmarkStart w:id="11" w:name="_ENREF_10"/>
      <w:r w:rsidRPr="00414118">
        <w:t>10.</w:t>
      </w:r>
      <w:r w:rsidRPr="00414118">
        <w:tab/>
        <w:t xml:space="preserve">Heerink, M., et al., </w:t>
      </w:r>
      <w:r w:rsidRPr="00414118">
        <w:rPr>
          <w:i/>
        </w:rPr>
        <w:t>Assessing acceptance of assistive social agent technology by older adults: the almere model.</w:t>
      </w:r>
      <w:r w:rsidRPr="00414118">
        <w:t xml:space="preserve"> International journal of social robotics, 2010. </w:t>
      </w:r>
      <w:r w:rsidRPr="00414118">
        <w:rPr>
          <w:b/>
        </w:rPr>
        <w:t>2</w:t>
      </w:r>
      <w:r w:rsidRPr="00414118">
        <w:t>(4): p. 361-375.</w:t>
      </w:r>
      <w:bookmarkEnd w:id="11"/>
    </w:p>
    <w:p w:rsidR="00414118" w:rsidRPr="00414118" w:rsidRDefault="00414118" w:rsidP="00414118">
      <w:pPr>
        <w:pStyle w:val="EndNoteBibliography"/>
        <w:spacing w:after="0"/>
        <w:ind w:left="720" w:hanging="720"/>
      </w:pPr>
      <w:bookmarkStart w:id="12" w:name="_ENREF_11"/>
      <w:r w:rsidRPr="00414118">
        <w:t>11.</w:t>
      </w:r>
      <w:r w:rsidRPr="00414118">
        <w:tab/>
        <w:t xml:space="preserve">Marshall, M., </w:t>
      </w:r>
      <w:r w:rsidRPr="00414118">
        <w:rPr>
          <w:i/>
        </w:rPr>
        <w:t>State of the art in dementia care.</w:t>
      </w:r>
      <w:r w:rsidRPr="00414118">
        <w:t xml:space="preserve"> 1997.</w:t>
      </w:r>
      <w:bookmarkEnd w:id="12"/>
    </w:p>
    <w:p w:rsidR="00414118" w:rsidRPr="00414118" w:rsidRDefault="00414118" w:rsidP="00414118">
      <w:pPr>
        <w:pStyle w:val="EndNoteBibliography"/>
        <w:spacing w:after="0"/>
        <w:ind w:left="720" w:hanging="720"/>
      </w:pPr>
      <w:bookmarkStart w:id="13" w:name="_ENREF_12"/>
      <w:r w:rsidRPr="00414118">
        <w:t>12.</w:t>
      </w:r>
      <w:r w:rsidRPr="00414118">
        <w:tab/>
        <w:t xml:space="preserve">Demiris, G., et al., </w:t>
      </w:r>
      <w:r w:rsidRPr="00414118">
        <w:rPr>
          <w:i/>
        </w:rPr>
        <w:t>Using informatics to capture older adults’ wellness.</w:t>
      </w:r>
      <w:r w:rsidRPr="00414118">
        <w:t xml:space="preserve"> International journal of medical informatics, 2013. </w:t>
      </w:r>
      <w:r w:rsidRPr="00414118">
        <w:rPr>
          <w:b/>
        </w:rPr>
        <w:t>82</w:t>
      </w:r>
      <w:r w:rsidRPr="00414118">
        <w:t>(11): p. e232-e241.</w:t>
      </w:r>
      <w:bookmarkEnd w:id="13"/>
    </w:p>
    <w:p w:rsidR="00414118" w:rsidRPr="00414118" w:rsidRDefault="00414118" w:rsidP="00414118">
      <w:pPr>
        <w:pStyle w:val="EndNoteBibliography"/>
        <w:spacing w:after="0"/>
        <w:ind w:left="720" w:hanging="720"/>
      </w:pPr>
      <w:bookmarkStart w:id="14" w:name="_ENREF_13"/>
      <w:r w:rsidRPr="00414118">
        <w:t>13.</w:t>
      </w:r>
      <w:r w:rsidRPr="00414118">
        <w:tab/>
        <w:t xml:space="preserve">Broadbent, E., R. Stafford, and B. MacDonald, </w:t>
      </w:r>
      <w:r w:rsidRPr="00414118">
        <w:rPr>
          <w:i/>
        </w:rPr>
        <w:t>Acceptance of healthcare robots for the older population: review and future directions.</w:t>
      </w:r>
      <w:r w:rsidRPr="00414118">
        <w:t xml:space="preserve"> International Journal of Social Robotics, 2009. </w:t>
      </w:r>
      <w:r w:rsidRPr="00414118">
        <w:rPr>
          <w:b/>
        </w:rPr>
        <w:t>1</w:t>
      </w:r>
      <w:r w:rsidRPr="00414118">
        <w:t>(4): p. 319-330.</w:t>
      </w:r>
      <w:bookmarkEnd w:id="14"/>
    </w:p>
    <w:p w:rsidR="00414118" w:rsidRPr="00414118" w:rsidRDefault="00414118" w:rsidP="00414118">
      <w:pPr>
        <w:pStyle w:val="EndNoteBibliography"/>
        <w:spacing w:after="0"/>
        <w:ind w:left="720" w:hanging="720"/>
      </w:pPr>
      <w:bookmarkStart w:id="15" w:name="_ENREF_14"/>
      <w:r w:rsidRPr="00414118">
        <w:t>14.</w:t>
      </w:r>
      <w:r w:rsidRPr="00414118">
        <w:tab/>
        <w:t xml:space="preserve">Kitchenham, B., </w:t>
      </w:r>
      <w:r w:rsidRPr="00414118">
        <w:rPr>
          <w:i/>
        </w:rPr>
        <w:t>Procedures for performing systematic reviews.</w:t>
      </w:r>
      <w:r w:rsidRPr="00414118">
        <w:t xml:space="preserve"> 2004.</w:t>
      </w:r>
      <w:bookmarkEnd w:id="15"/>
    </w:p>
    <w:p w:rsidR="00414118" w:rsidRPr="00414118" w:rsidRDefault="00414118" w:rsidP="00414118">
      <w:pPr>
        <w:pStyle w:val="EndNoteBibliography"/>
        <w:spacing w:after="0"/>
        <w:ind w:left="720" w:hanging="720"/>
      </w:pPr>
      <w:bookmarkStart w:id="16" w:name="_ENREF_15"/>
      <w:r w:rsidRPr="00414118">
        <w:t>15.</w:t>
      </w:r>
      <w:r w:rsidRPr="00414118">
        <w:tab/>
        <w:t xml:space="preserve">Ghanbarzadeh, R., et al., </w:t>
      </w:r>
      <w:r w:rsidRPr="00414118">
        <w:rPr>
          <w:i/>
        </w:rPr>
        <w:t>A Decade of Research on the Use of Three-Dimensional Virtual Worlds in Health Care: A Systematic Literature Review.</w:t>
      </w:r>
      <w:r w:rsidRPr="00414118">
        <w:t xml:space="preserve"> Journal of medical Internet research, 2014. </w:t>
      </w:r>
      <w:r w:rsidRPr="00414118">
        <w:rPr>
          <w:b/>
        </w:rPr>
        <w:t>16</w:t>
      </w:r>
      <w:r w:rsidRPr="00414118">
        <w:t>(2).</w:t>
      </w:r>
      <w:bookmarkEnd w:id="16"/>
    </w:p>
    <w:p w:rsidR="00414118" w:rsidRPr="00414118" w:rsidRDefault="00414118" w:rsidP="00414118">
      <w:pPr>
        <w:pStyle w:val="EndNoteBibliography"/>
        <w:spacing w:after="0"/>
        <w:ind w:left="720" w:hanging="720"/>
      </w:pPr>
      <w:bookmarkStart w:id="17" w:name="_ENREF_16"/>
      <w:r w:rsidRPr="00414118">
        <w:t>16.</w:t>
      </w:r>
      <w:r w:rsidRPr="00414118">
        <w:tab/>
        <w:t xml:space="preserve">Najaftorkaman, M., et al., </w:t>
      </w:r>
      <w:r w:rsidRPr="00414118">
        <w:rPr>
          <w:i/>
        </w:rPr>
        <w:t>A taxonomy of antecedents to user adoption of health information systems: A synthesis of thirty years of research.</w:t>
      </w:r>
      <w:r w:rsidRPr="00414118">
        <w:t xml:space="preserve"> Journal of the Association for Information Science and Technology, 2014.</w:t>
      </w:r>
      <w:bookmarkEnd w:id="17"/>
    </w:p>
    <w:p w:rsidR="00414118" w:rsidRPr="00414118" w:rsidRDefault="00414118" w:rsidP="00414118">
      <w:pPr>
        <w:pStyle w:val="EndNoteBibliography"/>
        <w:spacing w:after="0"/>
        <w:ind w:left="720" w:hanging="720"/>
      </w:pPr>
      <w:bookmarkStart w:id="18" w:name="_ENREF_17"/>
      <w:r w:rsidRPr="00414118">
        <w:t>17.</w:t>
      </w:r>
      <w:r w:rsidRPr="00414118">
        <w:tab/>
        <w:t xml:space="preserve">Ghapanchi, A.H. and A. Aurum, </w:t>
      </w:r>
      <w:r w:rsidRPr="00414118">
        <w:rPr>
          <w:i/>
        </w:rPr>
        <w:t>Antecedents to IT personnel's intentions to leave: A systematic literature review.</w:t>
      </w:r>
      <w:r w:rsidRPr="00414118">
        <w:t xml:space="preserve"> Journal of Systems and Software, 2011. </w:t>
      </w:r>
      <w:r w:rsidRPr="00414118">
        <w:rPr>
          <w:b/>
        </w:rPr>
        <w:t>84</w:t>
      </w:r>
      <w:r w:rsidRPr="00414118">
        <w:t>(2): p. 238-249.</w:t>
      </w:r>
      <w:bookmarkEnd w:id="18"/>
    </w:p>
    <w:p w:rsidR="00414118" w:rsidRPr="00414118" w:rsidRDefault="00414118" w:rsidP="00414118">
      <w:pPr>
        <w:pStyle w:val="EndNoteBibliography"/>
        <w:spacing w:after="0"/>
        <w:ind w:left="720" w:hanging="720"/>
      </w:pPr>
      <w:bookmarkStart w:id="19" w:name="_ENREF_18"/>
      <w:r w:rsidRPr="00414118">
        <w:t>18.</w:t>
      </w:r>
      <w:r w:rsidRPr="00414118">
        <w:tab/>
        <w:t xml:space="preserve">Amrollahi, A., A.H. Ghapanchi, and A. Talaei-Khoei, </w:t>
      </w:r>
      <w:r w:rsidRPr="00414118">
        <w:rPr>
          <w:i/>
        </w:rPr>
        <w:t>A systematic literature review on strategic information systems planning: Insights from the past decade.</w:t>
      </w:r>
      <w:r w:rsidRPr="00414118">
        <w:t xml:space="preserve"> Pacific Asia Journal of the Association for Information Systems, 2013. </w:t>
      </w:r>
      <w:r w:rsidRPr="00414118">
        <w:rPr>
          <w:b/>
        </w:rPr>
        <w:t>5</w:t>
      </w:r>
      <w:r w:rsidRPr="00414118">
        <w:t>(2): p. 4.</w:t>
      </w:r>
      <w:bookmarkEnd w:id="19"/>
    </w:p>
    <w:p w:rsidR="00414118" w:rsidRPr="00414118" w:rsidRDefault="00414118" w:rsidP="00414118">
      <w:pPr>
        <w:pStyle w:val="EndNoteBibliography"/>
        <w:spacing w:after="0"/>
        <w:ind w:left="720" w:hanging="720"/>
      </w:pPr>
      <w:bookmarkStart w:id="20" w:name="_ENREF_19"/>
      <w:r w:rsidRPr="00414118">
        <w:t>19.</w:t>
      </w:r>
      <w:r w:rsidRPr="00414118">
        <w:tab/>
        <w:t xml:space="preserve">Ghanbarzadeh, R., A.H. Ghapanchi, and M. Blumenstein, </w:t>
      </w:r>
      <w:r w:rsidRPr="00414118">
        <w:rPr>
          <w:i/>
        </w:rPr>
        <w:t>Application areas of multi-user virtual environments in the healthcare context.</w:t>
      </w:r>
      <w:r w:rsidRPr="00414118">
        <w:t xml:space="preserve"> Studies in health technology and informatics, 2013. </w:t>
      </w:r>
      <w:r w:rsidRPr="00414118">
        <w:rPr>
          <w:b/>
        </w:rPr>
        <w:t>204</w:t>
      </w:r>
      <w:r w:rsidRPr="00414118">
        <w:t>: p. 38-46.</w:t>
      </w:r>
      <w:bookmarkEnd w:id="20"/>
    </w:p>
    <w:p w:rsidR="00414118" w:rsidRPr="00414118" w:rsidRDefault="00414118" w:rsidP="00414118">
      <w:pPr>
        <w:pStyle w:val="EndNoteBibliography"/>
        <w:spacing w:after="0"/>
        <w:ind w:left="720" w:hanging="720"/>
      </w:pPr>
      <w:bookmarkStart w:id="21" w:name="_ENREF_20"/>
      <w:r w:rsidRPr="00414118">
        <w:t>20.</w:t>
      </w:r>
      <w:r w:rsidRPr="00414118">
        <w:tab/>
        <w:t xml:space="preserve">Najaftorkaman, M., et al., </w:t>
      </w:r>
      <w:r w:rsidRPr="00414118">
        <w:rPr>
          <w:i/>
        </w:rPr>
        <w:t>Recent research areas and grand challenges in electronic medical record: A literature survey approach.</w:t>
      </w:r>
      <w:r w:rsidRPr="00414118">
        <w:t xml:space="preserve"> International Technology Management Review, 2013. </w:t>
      </w:r>
      <w:r w:rsidRPr="00414118">
        <w:rPr>
          <w:b/>
        </w:rPr>
        <w:t>3</w:t>
      </w:r>
      <w:r w:rsidRPr="00414118">
        <w:t>(1): p. 12-21.</w:t>
      </w:r>
      <w:bookmarkEnd w:id="21"/>
    </w:p>
    <w:p w:rsidR="00414118" w:rsidRPr="00414118" w:rsidRDefault="00414118" w:rsidP="00414118">
      <w:pPr>
        <w:pStyle w:val="EndNoteBibliography"/>
        <w:spacing w:after="0"/>
        <w:ind w:left="720" w:hanging="720"/>
      </w:pPr>
      <w:bookmarkStart w:id="22" w:name="_ENREF_21"/>
      <w:r w:rsidRPr="00414118">
        <w:t>21.</w:t>
      </w:r>
      <w:r w:rsidRPr="00414118">
        <w:tab/>
        <w:t xml:space="preserve">Najaftorkaman, M. and A.H. Ghapanchi. </w:t>
      </w:r>
      <w:r w:rsidRPr="00414118">
        <w:rPr>
          <w:i/>
        </w:rPr>
        <w:t>Antecedents to the user adoption of electronic medical record</w:t>
      </w:r>
      <w:r w:rsidRPr="00414118">
        <w:t>.</w:t>
      </w:r>
      <w:bookmarkEnd w:id="22"/>
    </w:p>
    <w:p w:rsidR="00414118" w:rsidRPr="00414118" w:rsidRDefault="00414118" w:rsidP="00414118">
      <w:pPr>
        <w:pStyle w:val="EndNoteBibliography"/>
        <w:spacing w:after="0"/>
        <w:ind w:left="720" w:hanging="720"/>
      </w:pPr>
      <w:bookmarkStart w:id="23" w:name="_ENREF_22"/>
      <w:r w:rsidRPr="00414118">
        <w:t>22.</w:t>
      </w:r>
      <w:r w:rsidRPr="00414118">
        <w:tab/>
        <w:t xml:space="preserve">Blažun, H., et al. </w:t>
      </w:r>
      <w:r w:rsidRPr="00414118">
        <w:rPr>
          <w:i/>
        </w:rPr>
        <w:t>Information and communication technology as a tool for improving physical and social activity of the elderly</w:t>
      </w:r>
      <w:r w:rsidRPr="00414118">
        <w:t xml:space="preserve">. in </w:t>
      </w:r>
      <w:r w:rsidRPr="00414118">
        <w:rPr>
          <w:i/>
        </w:rPr>
        <w:t>NI 2012: Proceedings of the 11th International Congress on Nursing Informatics</w:t>
      </w:r>
      <w:r w:rsidRPr="00414118">
        <w:t>. 2012. American Medical Informatics Association.</w:t>
      </w:r>
      <w:bookmarkEnd w:id="23"/>
    </w:p>
    <w:p w:rsidR="00414118" w:rsidRPr="00414118" w:rsidRDefault="00414118" w:rsidP="00414118">
      <w:pPr>
        <w:pStyle w:val="EndNoteBibliography"/>
        <w:spacing w:after="0"/>
        <w:ind w:left="720" w:hanging="720"/>
      </w:pPr>
      <w:bookmarkStart w:id="24" w:name="_ENREF_23"/>
      <w:r w:rsidRPr="00414118">
        <w:t>23.</w:t>
      </w:r>
      <w:r w:rsidRPr="00414118">
        <w:tab/>
        <w:t xml:space="preserve">Ballantyne, A., et al., </w:t>
      </w:r>
      <w:r w:rsidRPr="00414118">
        <w:rPr>
          <w:i/>
        </w:rPr>
        <w:t>‘I feel less lonely’: what older people say about participating in a social networking website.</w:t>
      </w:r>
      <w:r w:rsidRPr="00414118">
        <w:t xml:space="preserve"> Quality in Ageing and Older Adults, 2010. </w:t>
      </w:r>
      <w:r w:rsidRPr="00414118">
        <w:rPr>
          <w:b/>
        </w:rPr>
        <w:t>11</w:t>
      </w:r>
      <w:r w:rsidRPr="00414118">
        <w:t>(3): p. 25-35.</w:t>
      </w:r>
      <w:bookmarkEnd w:id="24"/>
    </w:p>
    <w:p w:rsidR="00414118" w:rsidRPr="00414118" w:rsidRDefault="00414118" w:rsidP="00414118">
      <w:pPr>
        <w:pStyle w:val="EndNoteBibliography"/>
        <w:spacing w:after="0"/>
        <w:ind w:left="720" w:hanging="720"/>
      </w:pPr>
      <w:bookmarkStart w:id="25" w:name="_ENREF_24"/>
      <w:r w:rsidRPr="00414118">
        <w:t>24.</w:t>
      </w:r>
      <w:r w:rsidRPr="00414118">
        <w:tab/>
        <w:t xml:space="preserve">Moyle, W., et al., </w:t>
      </w:r>
      <w:r w:rsidRPr="00414118">
        <w:rPr>
          <w:i/>
        </w:rPr>
        <w:t>Factors influencing quality of life for people with dementia: a qualitative perspective.</w:t>
      </w:r>
      <w:r w:rsidRPr="00414118">
        <w:t xml:space="preserve"> Aging &amp; Mental Health, 2011. </w:t>
      </w:r>
      <w:r w:rsidRPr="00414118">
        <w:rPr>
          <w:b/>
        </w:rPr>
        <w:t>15</w:t>
      </w:r>
      <w:r w:rsidRPr="00414118">
        <w:t>(8): p. 970-977.</w:t>
      </w:r>
      <w:bookmarkEnd w:id="25"/>
    </w:p>
    <w:p w:rsidR="00414118" w:rsidRPr="00414118" w:rsidRDefault="00414118" w:rsidP="00414118">
      <w:pPr>
        <w:pStyle w:val="EndNoteBibliography"/>
        <w:spacing w:after="0"/>
        <w:ind w:left="720" w:hanging="720"/>
      </w:pPr>
      <w:bookmarkStart w:id="26" w:name="_ENREF_25"/>
      <w:r w:rsidRPr="00414118">
        <w:t>25.</w:t>
      </w:r>
      <w:r w:rsidRPr="00414118">
        <w:tab/>
        <w:t xml:space="preserve">Budnitz, D.S., et al., </w:t>
      </w:r>
      <w:r w:rsidRPr="00414118">
        <w:rPr>
          <w:i/>
        </w:rPr>
        <w:t>Emergency hospitalizations for adverse drug events in older Americans.</w:t>
      </w:r>
      <w:r w:rsidRPr="00414118">
        <w:t xml:space="preserve"> New England Journal of Medicine, 2011. </w:t>
      </w:r>
      <w:r w:rsidRPr="00414118">
        <w:rPr>
          <w:b/>
        </w:rPr>
        <w:t>365</w:t>
      </w:r>
      <w:r w:rsidRPr="00414118">
        <w:t>(21): p. 2002-2012.</w:t>
      </w:r>
      <w:bookmarkEnd w:id="26"/>
    </w:p>
    <w:p w:rsidR="00414118" w:rsidRPr="00414118" w:rsidRDefault="00414118" w:rsidP="00414118">
      <w:pPr>
        <w:pStyle w:val="EndNoteBibliography"/>
        <w:spacing w:after="0"/>
        <w:ind w:left="720" w:hanging="720"/>
      </w:pPr>
      <w:bookmarkStart w:id="27" w:name="_ENREF_26"/>
      <w:r w:rsidRPr="00414118">
        <w:lastRenderedPageBreak/>
        <w:t>26.</w:t>
      </w:r>
      <w:r w:rsidRPr="00414118">
        <w:tab/>
        <w:t xml:space="preserve">Ekeland, A.G., A. Bowes, and S. Flottorp, </w:t>
      </w:r>
      <w:r w:rsidRPr="00414118">
        <w:rPr>
          <w:i/>
        </w:rPr>
        <w:t>Effectiveness of telemedicine: a systematic review of reviews.</w:t>
      </w:r>
      <w:r w:rsidRPr="00414118">
        <w:t xml:space="preserve"> International journal of medical informatics, 2010. </w:t>
      </w:r>
      <w:r w:rsidRPr="00414118">
        <w:rPr>
          <w:b/>
        </w:rPr>
        <w:t>79</w:t>
      </w:r>
      <w:r w:rsidRPr="00414118">
        <w:t>(11): p. 736-771.</w:t>
      </w:r>
      <w:bookmarkEnd w:id="27"/>
    </w:p>
    <w:p w:rsidR="00414118" w:rsidRPr="00414118" w:rsidRDefault="00414118" w:rsidP="00414118">
      <w:pPr>
        <w:pStyle w:val="EndNoteBibliography"/>
        <w:spacing w:after="0"/>
        <w:ind w:left="720" w:hanging="720"/>
      </w:pPr>
      <w:bookmarkStart w:id="28" w:name="_ENREF_27"/>
      <w:r w:rsidRPr="00414118">
        <w:t>27.</w:t>
      </w:r>
      <w:r w:rsidRPr="00414118">
        <w:tab/>
        <w:t xml:space="preserve">Diduszyn, J., et al., </w:t>
      </w:r>
      <w:r w:rsidRPr="00414118">
        <w:rPr>
          <w:i/>
        </w:rPr>
        <w:t>Use of a wireless nurse alert fall monitor to prevent inpatient falls.</w:t>
      </w:r>
      <w:r w:rsidRPr="00414118">
        <w:t xml:space="preserve"> JCOM, 2008. </w:t>
      </w:r>
      <w:r w:rsidRPr="00414118">
        <w:rPr>
          <w:b/>
        </w:rPr>
        <w:t>15</w:t>
      </w:r>
      <w:r w:rsidRPr="00414118">
        <w:t>(6).</w:t>
      </w:r>
      <w:bookmarkEnd w:id="28"/>
    </w:p>
    <w:p w:rsidR="00414118" w:rsidRPr="00414118" w:rsidRDefault="00414118" w:rsidP="00414118">
      <w:pPr>
        <w:pStyle w:val="EndNoteBibliography"/>
        <w:spacing w:after="0"/>
        <w:ind w:left="720" w:hanging="720"/>
      </w:pPr>
      <w:bookmarkStart w:id="29" w:name="_ENREF_28"/>
      <w:r w:rsidRPr="00414118">
        <w:t>28.</w:t>
      </w:r>
      <w:r w:rsidRPr="00414118">
        <w:tab/>
        <w:t xml:space="preserve">Bressler, K., R.E. Redfern, and M. Brown, </w:t>
      </w:r>
      <w:r w:rsidRPr="00414118">
        <w:rPr>
          <w:i/>
        </w:rPr>
        <w:t>Elimination of Position-Change Alarms in an Alzheimer’s and Dementia Long-Term Care Facility.</w:t>
      </w:r>
      <w:r w:rsidRPr="00414118">
        <w:t xml:space="preserve"> American journal of Alzheimer's disease and other dementias, 2011. </w:t>
      </w:r>
      <w:r w:rsidRPr="00414118">
        <w:rPr>
          <w:b/>
        </w:rPr>
        <w:t>26</w:t>
      </w:r>
      <w:r w:rsidRPr="00414118">
        <w:t>(8): p. 599-605.</w:t>
      </w:r>
      <w:bookmarkEnd w:id="29"/>
    </w:p>
    <w:p w:rsidR="00414118" w:rsidRPr="00414118" w:rsidRDefault="00414118" w:rsidP="00414118">
      <w:pPr>
        <w:pStyle w:val="EndNoteBibliography"/>
        <w:spacing w:after="0"/>
        <w:ind w:left="720" w:hanging="720"/>
      </w:pPr>
      <w:bookmarkStart w:id="30" w:name="_ENREF_29"/>
      <w:r w:rsidRPr="00414118">
        <w:t>29.</w:t>
      </w:r>
      <w:r w:rsidRPr="00414118">
        <w:tab/>
        <w:t xml:space="preserve">Rantz, M.J., et al., </w:t>
      </w:r>
      <w:r w:rsidRPr="00414118">
        <w:rPr>
          <w:i/>
        </w:rPr>
        <w:t>Sensor technology to support aging in place.</w:t>
      </w:r>
      <w:r w:rsidRPr="00414118">
        <w:t xml:space="preserve"> Journal of the American Medical Directors Association, 2013. </w:t>
      </w:r>
      <w:r w:rsidRPr="00414118">
        <w:rPr>
          <w:b/>
        </w:rPr>
        <w:t>14</w:t>
      </w:r>
      <w:r w:rsidRPr="00414118">
        <w:t>(6): p. 386-391.</w:t>
      </w:r>
      <w:bookmarkEnd w:id="30"/>
    </w:p>
    <w:p w:rsidR="00414118" w:rsidRPr="00414118" w:rsidRDefault="00414118" w:rsidP="00414118">
      <w:pPr>
        <w:pStyle w:val="EndNoteBibliography"/>
        <w:spacing w:after="0"/>
        <w:ind w:left="720" w:hanging="720"/>
      </w:pPr>
      <w:bookmarkStart w:id="31" w:name="_ENREF_30"/>
      <w:r w:rsidRPr="00414118">
        <w:t>30.</w:t>
      </w:r>
      <w:r w:rsidRPr="00414118">
        <w:tab/>
        <w:t xml:space="preserve">Cumming, R.G., et al., </w:t>
      </w:r>
      <w:r w:rsidRPr="00414118">
        <w:rPr>
          <w:i/>
        </w:rPr>
        <w:t>Cluster randomised trial of a targeted multifactorial intervention to prevent falls among older people in hospital.</w:t>
      </w:r>
      <w:r w:rsidRPr="00414118">
        <w:t xml:space="preserve"> Bmj, 2008. </w:t>
      </w:r>
      <w:r w:rsidRPr="00414118">
        <w:rPr>
          <w:b/>
        </w:rPr>
        <w:t>336</w:t>
      </w:r>
      <w:r w:rsidRPr="00414118">
        <w:t>(7647): p. 758-760.</w:t>
      </w:r>
      <w:bookmarkEnd w:id="31"/>
    </w:p>
    <w:p w:rsidR="00414118" w:rsidRPr="00414118" w:rsidRDefault="00414118" w:rsidP="00414118">
      <w:pPr>
        <w:pStyle w:val="EndNoteBibliography"/>
        <w:spacing w:after="0"/>
        <w:ind w:left="720" w:hanging="720"/>
      </w:pPr>
      <w:bookmarkStart w:id="32" w:name="_ENREF_31"/>
      <w:r w:rsidRPr="00414118">
        <w:t>31.</w:t>
      </w:r>
      <w:r w:rsidRPr="00414118">
        <w:tab/>
        <w:t xml:space="preserve">Ferrari, M., et al., </w:t>
      </w:r>
      <w:r w:rsidRPr="00414118">
        <w:rPr>
          <w:i/>
        </w:rPr>
        <w:t>Clinical feasibility trial of a motion detection system for fall prevention in hospitalized older adult patients.</w:t>
      </w:r>
      <w:r w:rsidRPr="00414118">
        <w:t xml:space="preserve"> Geriatric Nursing, 2012. </w:t>
      </w:r>
      <w:r w:rsidRPr="00414118">
        <w:rPr>
          <w:b/>
        </w:rPr>
        <w:t>33</w:t>
      </w:r>
      <w:r w:rsidRPr="00414118">
        <w:t>(3): p. 177-183.</w:t>
      </w:r>
      <w:bookmarkEnd w:id="32"/>
    </w:p>
    <w:p w:rsidR="00414118" w:rsidRPr="00414118" w:rsidRDefault="00414118" w:rsidP="00414118">
      <w:pPr>
        <w:pStyle w:val="EndNoteBibliography"/>
        <w:spacing w:after="0"/>
        <w:ind w:left="720" w:hanging="720"/>
      </w:pPr>
      <w:bookmarkStart w:id="33" w:name="_ENREF_32"/>
      <w:r w:rsidRPr="00414118">
        <w:t>32.</w:t>
      </w:r>
      <w:r w:rsidRPr="00414118">
        <w:tab/>
        <w:t xml:space="preserve">Maki, B.E., et al., </w:t>
      </w:r>
      <w:r w:rsidRPr="00414118">
        <w:rPr>
          <w:i/>
        </w:rPr>
        <w:t>Preventing falls in older adults: new interventions to promote more effective change-in-support balance reactions.</w:t>
      </w:r>
      <w:r w:rsidRPr="00414118">
        <w:t xml:space="preserve"> Journal of electromyography and kinesiology, 2008. </w:t>
      </w:r>
      <w:r w:rsidRPr="00414118">
        <w:rPr>
          <w:b/>
        </w:rPr>
        <w:t>18</w:t>
      </w:r>
      <w:r w:rsidRPr="00414118">
        <w:t>(2): p. 243-254.</w:t>
      </w:r>
      <w:bookmarkEnd w:id="33"/>
    </w:p>
    <w:p w:rsidR="00414118" w:rsidRPr="00414118" w:rsidRDefault="00414118" w:rsidP="00414118">
      <w:pPr>
        <w:pStyle w:val="EndNoteBibliography"/>
        <w:spacing w:after="0"/>
        <w:ind w:left="720" w:hanging="720"/>
      </w:pPr>
      <w:bookmarkStart w:id="34" w:name="_ENREF_33"/>
      <w:r w:rsidRPr="00414118">
        <w:t>33.</w:t>
      </w:r>
      <w:r w:rsidRPr="00414118">
        <w:tab/>
        <w:t xml:space="preserve">Schoene, D., et al., </w:t>
      </w:r>
      <w:r w:rsidRPr="00414118">
        <w:rPr>
          <w:i/>
        </w:rPr>
        <w:t>A randomized controlled pilot study of home-based step training in older people using videogame technology.</w:t>
      </w:r>
      <w:r w:rsidRPr="00414118">
        <w:t xml:space="preserve"> PloS one, 2013. </w:t>
      </w:r>
      <w:r w:rsidRPr="00414118">
        <w:rPr>
          <w:b/>
        </w:rPr>
        <w:t>8</w:t>
      </w:r>
      <w:r w:rsidRPr="00414118">
        <w:t>(3): p. e57734.</w:t>
      </w:r>
      <w:bookmarkEnd w:id="34"/>
    </w:p>
    <w:p w:rsidR="00414118" w:rsidRPr="00414118" w:rsidRDefault="00414118" w:rsidP="00414118">
      <w:pPr>
        <w:pStyle w:val="EndNoteBibliography"/>
        <w:spacing w:after="0"/>
        <w:ind w:left="720" w:hanging="720"/>
      </w:pPr>
      <w:bookmarkStart w:id="35" w:name="_ENREF_34"/>
      <w:r w:rsidRPr="00414118">
        <w:t>34.</w:t>
      </w:r>
      <w:r w:rsidRPr="00414118">
        <w:tab/>
        <w:t xml:space="preserve">Alexander, G.L., et al., </w:t>
      </w:r>
      <w:r w:rsidRPr="00414118">
        <w:rPr>
          <w:i/>
        </w:rPr>
        <w:t>Passive sensor technology interface to assess elder activity in independent living.</w:t>
      </w:r>
      <w:r w:rsidRPr="00414118">
        <w:t xml:space="preserve"> Nursing research, 2011. </w:t>
      </w:r>
      <w:r w:rsidRPr="00414118">
        <w:rPr>
          <w:b/>
        </w:rPr>
        <w:t>60</w:t>
      </w:r>
      <w:r w:rsidRPr="00414118">
        <w:t>(5): p. 318.</w:t>
      </w:r>
      <w:bookmarkEnd w:id="35"/>
    </w:p>
    <w:p w:rsidR="00414118" w:rsidRPr="00414118" w:rsidRDefault="00414118" w:rsidP="00414118">
      <w:pPr>
        <w:pStyle w:val="EndNoteBibliography"/>
        <w:spacing w:after="0"/>
        <w:ind w:left="720" w:hanging="720"/>
      </w:pPr>
      <w:bookmarkStart w:id="36" w:name="_ENREF_35"/>
      <w:r w:rsidRPr="00414118">
        <w:t>35.</w:t>
      </w:r>
      <w:r w:rsidRPr="00414118">
        <w:tab/>
        <w:t xml:space="preserve">Van Hoof, J., et al., </w:t>
      </w:r>
      <w:r w:rsidRPr="00414118">
        <w:rPr>
          <w:i/>
        </w:rPr>
        <w:t>Ageing-in-place with the use of ambient intelligence technology: Perspectives of older users.</w:t>
      </w:r>
      <w:r w:rsidRPr="00414118">
        <w:t xml:space="preserve"> International journal of medical informatics, 2011. </w:t>
      </w:r>
      <w:r w:rsidRPr="00414118">
        <w:rPr>
          <w:b/>
        </w:rPr>
        <w:t>80</w:t>
      </w:r>
      <w:r w:rsidRPr="00414118">
        <w:t>(5): p. 310-331.</w:t>
      </w:r>
      <w:bookmarkEnd w:id="36"/>
    </w:p>
    <w:p w:rsidR="00414118" w:rsidRPr="00414118" w:rsidRDefault="00414118" w:rsidP="00414118">
      <w:pPr>
        <w:pStyle w:val="EndNoteBibliography"/>
        <w:spacing w:after="0"/>
        <w:ind w:left="720" w:hanging="720"/>
      </w:pPr>
      <w:bookmarkStart w:id="37" w:name="_ENREF_36"/>
      <w:r w:rsidRPr="00414118">
        <w:t>36.</w:t>
      </w:r>
      <w:r w:rsidRPr="00414118">
        <w:tab/>
        <w:t xml:space="preserve">Miller, S.J., </w:t>
      </w:r>
      <w:r w:rsidRPr="00414118">
        <w:rPr>
          <w:i/>
        </w:rPr>
        <w:t>Sensor Technology to Support Aging in Place.</w:t>
      </w:r>
      <w:r w:rsidRPr="00414118">
        <w:t xml:space="preserve"> JAMDA, 2013(14): p. 386-391.</w:t>
      </w:r>
      <w:bookmarkEnd w:id="37"/>
    </w:p>
    <w:p w:rsidR="00414118" w:rsidRPr="00414118" w:rsidRDefault="00414118" w:rsidP="00414118">
      <w:pPr>
        <w:pStyle w:val="EndNoteBibliography"/>
        <w:spacing w:after="0"/>
        <w:ind w:left="720" w:hanging="720"/>
      </w:pPr>
      <w:bookmarkStart w:id="38" w:name="_ENREF_37"/>
      <w:r w:rsidRPr="00414118">
        <w:t>37.</w:t>
      </w:r>
      <w:r w:rsidRPr="00414118">
        <w:tab/>
        <w:t xml:space="preserve">Demiris, G., et al., </w:t>
      </w:r>
      <w:r w:rsidRPr="00414118">
        <w:rPr>
          <w:i/>
        </w:rPr>
        <w:t>Older adults' attitudes towards and perceptions of'smart home'technologies: a pilot study.</w:t>
      </w:r>
      <w:r w:rsidRPr="00414118">
        <w:t xml:space="preserve"> Informatics for Health and Social Care, 2004. </w:t>
      </w:r>
      <w:r w:rsidRPr="00414118">
        <w:rPr>
          <w:b/>
        </w:rPr>
        <w:t>29</w:t>
      </w:r>
      <w:r w:rsidRPr="00414118">
        <w:t>(2): p. 87-94.</w:t>
      </w:r>
      <w:bookmarkEnd w:id="38"/>
    </w:p>
    <w:p w:rsidR="00414118" w:rsidRPr="00414118" w:rsidRDefault="00414118" w:rsidP="00414118">
      <w:pPr>
        <w:pStyle w:val="EndNoteBibliography"/>
        <w:spacing w:after="0"/>
        <w:ind w:left="720" w:hanging="720"/>
      </w:pPr>
      <w:bookmarkStart w:id="39" w:name="_ENREF_38"/>
      <w:r w:rsidRPr="00414118">
        <w:t>38.</w:t>
      </w:r>
      <w:r w:rsidRPr="00414118">
        <w:tab/>
        <w:t xml:space="preserve">Shimada, </w:t>
      </w:r>
      <w:r w:rsidRPr="00414118">
        <w:rPr>
          <w:rFonts w:hint="eastAsia"/>
        </w:rPr>
        <w:t xml:space="preserve">H., et al., </w:t>
      </w:r>
      <w:r w:rsidRPr="00414118">
        <w:rPr>
          <w:rFonts w:hint="eastAsia"/>
          <w:i/>
        </w:rPr>
        <w:t>Effects of a robotic walking exercise on walking performance in community</w:t>
      </w:r>
      <w:r w:rsidRPr="00414118">
        <w:rPr>
          <w:rFonts w:hint="eastAsia"/>
          <w:i/>
        </w:rPr>
        <w:t>‐</w:t>
      </w:r>
      <w:r w:rsidRPr="00414118">
        <w:rPr>
          <w:rFonts w:hint="eastAsia"/>
          <w:i/>
        </w:rPr>
        <w:t>dwelling elderly adults.</w:t>
      </w:r>
      <w:r w:rsidRPr="00414118">
        <w:rPr>
          <w:rFonts w:hint="eastAsia"/>
        </w:rPr>
        <w:t xml:space="preserve"> Geriatrics &amp; gerontology international, 2009. </w:t>
      </w:r>
      <w:r w:rsidRPr="00414118">
        <w:rPr>
          <w:rFonts w:hint="eastAsia"/>
          <w:b/>
        </w:rPr>
        <w:t>9</w:t>
      </w:r>
      <w:r w:rsidRPr="00414118">
        <w:rPr>
          <w:rFonts w:hint="eastAsia"/>
        </w:rPr>
        <w:t>(4): p. 372-381.</w:t>
      </w:r>
      <w:bookmarkEnd w:id="39"/>
    </w:p>
    <w:p w:rsidR="00414118" w:rsidRPr="00414118" w:rsidRDefault="00414118" w:rsidP="00414118">
      <w:pPr>
        <w:pStyle w:val="EndNoteBibliography"/>
        <w:spacing w:after="0"/>
        <w:ind w:left="720" w:hanging="720"/>
      </w:pPr>
      <w:bookmarkStart w:id="40" w:name="_ENREF_39"/>
      <w:r w:rsidRPr="00414118">
        <w:t>39.</w:t>
      </w:r>
      <w:r w:rsidRPr="00414118">
        <w:tab/>
        <w:t xml:space="preserve">Mahoney, D.F., </w:t>
      </w:r>
      <w:r w:rsidRPr="00414118">
        <w:rPr>
          <w:i/>
        </w:rPr>
        <w:t>An evidence-based adoption of technology model for remote monitoring of elders’ daily activities.</w:t>
      </w:r>
      <w:r w:rsidRPr="00414118">
        <w:t xml:space="preserve"> Ageing international, 2011. </w:t>
      </w:r>
      <w:r w:rsidRPr="00414118">
        <w:rPr>
          <w:b/>
        </w:rPr>
        <w:t>36</w:t>
      </w:r>
      <w:r w:rsidRPr="00414118">
        <w:t>(1): p. 66-81.</w:t>
      </w:r>
      <w:bookmarkEnd w:id="40"/>
    </w:p>
    <w:p w:rsidR="00414118" w:rsidRPr="00414118" w:rsidRDefault="00414118" w:rsidP="00414118">
      <w:pPr>
        <w:pStyle w:val="EndNoteBibliography"/>
        <w:spacing w:after="0"/>
        <w:ind w:left="720" w:hanging="720"/>
      </w:pPr>
      <w:bookmarkStart w:id="41" w:name="_ENREF_40"/>
      <w:r w:rsidRPr="00414118">
        <w:t>40.</w:t>
      </w:r>
      <w:r w:rsidRPr="00414118">
        <w:tab/>
        <w:t xml:space="preserve">Sicotte, C., et al., </w:t>
      </w:r>
      <w:r w:rsidRPr="00414118">
        <w:rPr>
          <w:i/>
        </w:rPr>
        <w:t>Effects of home telemonitoring to support improved care for chronic obstructive pulmonary diseases.</w:t>
      </w:r>
      <w:r w:rsidRPr="00414118">
        <w:t xml:space="preserve"> Telemedicine and e-Health, 2011. </w:t>
      </w:r>
      <w:r w:rsidRPr="00414118">
        <w:rPr>
          <w:b/>
        </w:rPr>
        <w:t>17</w:t>
      </w:r>
      <w:r w:rsidRPr="00414118">
        <w:t>(2): p. 95-103.</w:t>
      </w:r>
      <w:bookmarkEnd w:id="41"/>
    </w:p>
    <w:p w:rsidR="00414118" w:rsidRPr="00414118" w:rsidRDefault="00414118" w:rsidP="00414118">
      <w:pPr>
        <w:pStyle w:val="EndNoteBibliography"/>
        <w:spacing w:after="0"/>
        <w:ind w:left="720" w:hanging="720"/>
      </w:pPr>
      <w:bookmarkStart w:id="42" w:name="_ENREF_41"/>
      <w:r w:rsidRPr="00414118">
        <w:t>41.</w:t>
      </w:r>
      <w:r w:rsidRPr="00414118">
        <w:tab/>
        <w:t xml:space="preserve">Giordano, A., et al., </w:t>
      </w:r>
      <w:r w:rsidRPr="00414118">
        <w:rPr>
          <w:i/>
        </w:rPr>
        <w:t>Multicenter randomised trial on home-based telemanagement to prevent hospital readmission of patients with chronic heart failure.</w:t>
      </w:r>
      <w:r w:rsidRPr="00414118">
        <w:t xml:space="preserve"> International journal of cardiology, 2009. </w:t>
      </w:r>
      <w:r w:rsidRPr="00414118">
        <w:rPr>
          <w:b/>
        </w:rPr>
        <w:t>131</w:t>
      </w:r>
      <w:r w:rsidRPr="00414118">
        <w:t>(2): p. 192-199.</w:t>
      </w:r>
      <w:bookmarkEnd w:id="42"/>
    </w:p>
    <w:p w:rsidR="00414118" w:rsidRPr="00414118" w:rsidRDefault="00414118" w:rsidP="00414118">
      <w:pPr>
        <w:pStyle w:val="EndNoteBibliography"/>
        <w:spacing w:after="0"/>
        <w:ind w:left="720" w:hanging="720"/>
      </w:pPr>
      <w:bookmarkStart w:id="43" w:name="_ENREF_42"/>
      <w:r w:rsidRPr="00414118">
        <w:t>42.</w:t>
      </w:r>
      <w:r w:rsidRPr="00414118">
        <w:tab/>
        <w:t xml:space="preserve">Chau, J.P.-C., et al., </w:t>
      </w:r>
      <w:r w:rsidRPr="00414118">
        <w:rPr>
          <w:i/>
        </w:rPr>
        <w:t>A feasibility study to investigate the acceptability and potential effectiveness of a telecare service for older people with chronic obstructive pulmonary disease.</w:t>
      </w:r>
      <w:r w:rsidRPr="00414118">
        <w:t xml:space="preserve"> International journal of medical informatics, 2012. </w:t>
      </w:r>
      <w:r w:rsidRPr="00414118">
        <w:rPr>
          <w:b/>
        </w:rPr>
        <w:t>81</w:t>
      </w:r>
      <w:r w:rsidRPr="00414118">
        <w:t>(10): p. 674-682.</w:t>
      </w:r>
      <w:bookmarkEnd w:id="43"/>
    </w:p>
    <w:p w:rsidR="00414118" w:rsidRPr="00414118" w:rsidRDefault="00414118" w:rsidP="00414118">
      <w:pPr>
        <w:pStyle w:val="EndNoteBibliography"/>
        <w:spacing w:after="0"/>
        <w:ind w:left="720" w:hanging="720"/>
      </w:pPr>
      <w:bookmarkStart w:id="44" w:name="_ENREF_43"/>
      <w:r w:rsidRPr="00414118">
        <w:t>43.</w:t>
      </w:r>
      <w:r w:rsidRPr="00414118">
        <w:tab/>
        <w:t xml:space="preserve">Shea, S., et al., </w:t>
      </w:r>
      <w:r w:rsidRPr="00414118">
        <w:rPr>
          <w:i/>
        </w:rPr>
        <w:t>A randomized trial comparing telemedicine case management with usual care in older, ethnically diverse, medically underserved patients with diabetes mellitus.</w:t>
      </w:r>
      <w:r w:rsidRPr="00414118">
        <w:t xml:space="preserve"> Journal of the American Medical Informatics Association, 2006. </w:t>
      </w:r>
      <w:r w:rsidRPr="00414118">
        <w:rPr>
          <w:b/>
        </w:rPr>
        <w:t>13</w:t>
      </w:r>
      <w:r w:rsidRPr="00414118">
        <w:t>(1): p. 40-51.</w:t>
      </w:r>
      <w:bookmarkEnd w:id="44"/>
    </w:p>
    <w:p w:rsidR="00414118" w:rsidRPr="00414118" w:rsidRDefault="00414118" w:rsidP="00414118">
      <w:pPr>
        <w:pStyle w:val="EndNoteBibliography"/>
        <w:spacing w:after="0"/>
        <w:ind w:left="720" w:hanging="720"/>
      </w:pPr>
      <w:bookmarkStart w:id="45" w:name="_ENREF_44"/>
      <w:r w:rsidRPr="00414118">
        <w:lastRenderedPageBreak/>
        <w:t>44.</w:t>
      </w:r>
      <w:r w:rsidRPr="00414118">
        <w:tab/>
        <w:t xml:space="preserve">West, S.P., et al., </w:t>
      </w:r>
      <w:r w:rsidRPr="00414118">
        <w:rPr>
          <w:i/>
        </w:rPr>
        <w:t>Goal setting using telemedicine in rural underserved older adults with diabetes: experiences from the informatics for diabetes education and telemedicine project.</w:t>
      </w:r>
      <w:r w:rsidRPr="00414118">
        <w:t xml:space="preserve"> Telemedicine and e-Health, 2010. </w:t>
      </w:r>
      <w:r w:rsidRPr="00414118">
        <w:rPr>
          <w:b/>
        </w:rPr>
        <w:t>16</w:t>
      </w:r>
      <w:r w:rsidRPr="00414118">
        <w:t>(4): p. 405-416.</w:t>
      </w:r>
      <w:bookmarkEnd w:id="45"/>
    </w:p>
    <w:p w:rsidR="00414118" w:rsidRPr="00414118" w:rsidRDefault="00414118" w:rsidP="00414118">
      <w:pPr>
        <w:pStyle w:val="EndNoteBibliography"/>
        <w:spacing w:after="0"/>
        <w:ind w:left="720" w:hanging="720"/>
      </w:pPr>
      <w:bookmarkStart w:id="46" w:name="_ENREF_45"/>
      <w:r w:rsidRPr="00414118">
        <w:t>45.</w:t>
      </w:r>
      <w:r w:rsidRPr="00414118">
        <w:tab/>
        <w:t xml:space="preserve">Gellis, Z.D., et al., </w:t>
      </w:r>
      <w:r w:rsidRPr="00414118">
        <w:rPr>
          <w:i/>
        </w:rPr>
        <w:t>Outcomes of a telehealth intervention for homebound older adults with heart or chronic respiratory failure: a randomized controlled trial.</w:t>
      </w:r>
      <w:r w:rsidRPr="00414118">
        <w:t xml:space="preserve"> The Gerontologist, 2012. </w:t>
      </w:r>
      <w:r w:rsidRPr="00414118">
        <w:rPr>
          <w:b/>
        </w:rPr>
        <w:t>52</w:t>
      </w:r>
      <w:r w:rsidRPr="00414118">
        <w:t>(4): p. 541-552.</w:t>
      </w:r>
      <w:bookmarkEnd w:id="46"/>
    </w:p>
    <w:p w:rsidR="00414118" w:rsidRPr="00414118" w:rsidRDefault="00414118" w:rsidP="00414118">
      <w:pPr>
        <w:pStyle w:val="EndNoteBibliography"/>
        <w:spacing w:after="0"/>
        <w:ind w:left="720" w:hanging="720"/>
      </w:pPr>
      <w:bookmarkStart w:id="47" w:name="_ENREF_46"/>
      <w:r w:rsidRPr="00414118">
        <w:t>46.</w:t>
      </w:r>
      <w:r w:rsidRPr="00414118">
        <w:tab/>
        <w:t xml:space="preserve">Aloulou, H., et al., </w:t>
      </w:r>
      <w:r w:rsidRPr="00414118">
        <w:rPr>
          <w:i/>
        </w:rPr>
        <w:t>Deployment of assistive living technology in a nursing home environment: methods and lessons learned.</w:t>
      </w:r>
      <w:r w:rsidRPr="00414118">
        <w:t xml:space="preserve"> BMC medical informatics and decision making, 2013. </w:t>
      </w:r>
      <w:r w:rsidRPr="00414118">
        <w:rPr>
          <w:b/>
        </w:rPr>
        <w:t>13</w:t>
      </w:r>
      <w:r w:rsidRPr="00414118">
        <w:t>(1): p. 42.</w:t>
      </w:r>
      <w:bookmarkEnd w:id="47"/>
    </w:p>
    <w:p w:rsidR="00414118" w:rsidRPr="00414118" w:rsidRDefault="00414118" w:rsidP="00414118">
      <w:pPr>
        <w:pStyle w:val="EndNoteBibliography"/>
        <w:spacing w:after="0"/>
        <w:ind w:left="720" w:hanging="720"/>
      </w:pPr>
      <w:bookmarkStart w:id="48" w:name="_ENREF_47"/>
      <w:r w:rsidRPr="00414118">
        <w:t>47.</w:t>
      </w:r>
      <w:r w:rsidRPr="00414118">
        <w:tab/>
        <w:t xml:space="preserve">Leuty, V., et al., </w:t>
      </w:r>
      <w:r w:rsidRPr="00414118">
        <w:rPr>
          <w:i/>
        </w:rPr>
        <w:t>Engaging older adults with dementia in creative occupations using artificially intelligent assistive technology.</w:t>
      </w:r>
      <w:r w:rsidRPr="00414118">
        <w:t xml:space="preserve"> Assistive Technology, 2013. </w:t>
      </w:r>
      <w:r w:rsidRPr="00414118">
        <w:rPr>
          <w:b/>
        </w:rPr>
        <w:t>25</w:t>
      </w:r>
      <w:r w:rsidRPr="00414118">
        <w:t>(2): p. 72-79.</w:t>
      </w:r>
      <w:bookmarkEnd w:id="48"/>
    </w:p>
    <w:p w:rsidR="00414118" w:rsidRPr="00414118" w:rsidRDefault="00414118" w:rsidP="00414118">
      <w:pPr>
        <w:pStyle w:val="EndNoteBibliography"/>
        <w:spacing w:after="0"/>
        <w:ind w:left="720" w:hanging="720"/>
      </w:pPr>
      <w:bookmarkStart w:id="49" w:name="_ENREF_48"/>
      <w:r w:rsidRPr="00414118">
        <w:t>48.</w:t>
      </w:r>
      <w:r w:rsidRPr="00414118">
        <w:tab/>
        <w:t xml:space="preserve">Lancioni, G.E., et al., </w:t>
      </w:r>
      <w:r w:rsidRPr="00414118">
        <w:rPr>
          <w:i/>
        </w:rPr>
        <w:t>Supporting daily activities and indoor travel of persons with moderate Alzheimer's disease through standard technology resources.</w:t>
      </w:r>
      <w:r w:rsidRPr="00414118">
        <w:t xml:space="preserve"> Research in developmental disabilities, 2013. </w:t>
      </w:r>
      <w:r w:rsidRPr="00414118">
        <w:rPr>
          <w:b/>
        </w:rPr>
        <w:t>34</w:t>
      </w:r>
      <w:r w:rsidRPr="00414118">
        <w:t>(8): p. 2351-2359.</w:t>
      </w:r>
      <w:bookmarkEnd w:id="49"/>
    </w:p>
    <w:p w:rsidR="00414118" w:rsidRPr="00414118" w:rsidRDefault="00414118" w:rsidP="00414118">
      <w:pPr>
        <w:pStyle w:val="EndNoteBibliography"/>
        <w:spacing w:after="0"/>
        <w:ind w:left="720" w:hanging="720"/>
      </w:pPr>
      <w:bookmarkStart w:id="50" w:name="_ENREF_49"/>
      <w:r w:rsidRPr="00414118">
        <w:t>49.</w:t>
      </w:r>
      <w:r w:rsidRPr="00414118">
        <w:tab/>
        <w:t xml:space="preserve">Wada, K. and T. Shibata. </w:t>
      </w:r>
      <w:r w:rsidRPr="00414118">
        <w:rPr>
          <w:i/>
        </w:rPr>
        <w:t>Social effects of robot therapy in a care house-change of social network of the residents for two months</w:t>
      </w:r>
      <w:r w:rsidRPr="00414118">
        <w:t xml:space="preserve">. in </w:t>
      </w:r>
      <w:r w:rsidRPr="00414118">
        <w:rPr>
          <w:i/>
        </w:rPr>
        <w:t>Robotics and Automation, 2007 IEEE International Conference on</w:t>
      </w:r>
      <w:r w:rsidRPr="00414118">
        <w:t>. 2007. IEEE.</w:t>
      </w:r>
      <w:bookmarkEnd w:id="50"/>
    </w:p>
    <w:p w:rsidR="00414118" w:rsidRPr="00414118" w:rsidRDefault="00414118" w:rsidP="00414118">
      <w:pPr>
        <w:pStyle w:val="EndNoteBibliography"/>
        <w:spacing w:after="0"/>
        <w:ind w:left="720" w:hanging="720"/>
      </w:pPr>
      <w:bookmarkStart w:id="51" w:name="_ENREF_50"/>
      <w:r w:rsidRPr="00414118">
        <w:t>50.</w:t>
      </w:r>
      <w:r w:rsidRPr="00414118">
        <w:tab/>
        <w:t xml:space="preserve">Kanamori, M., M. Suzuki, and M. Tanaka, </w:t>
      </w:r>
      <w:r w:rsidRPr="00414118">
        <w:rPr>
          <w:i/>
        </w:rPr>
        <w:t>Maintenance and improvement of quality of life among elderly patients using a pet-type robot.</w:t>
      </w:r>
      <w:r w:rsidRPr="00414118">
        <w:t xml:space="preserve"> Nihon Ronen Igakkai zasshi. Japanese journal of geriatrics, 2002. </w:t>
      </w:r>
      <w:r w:rsidRPr="00414118">
        <w:rPr>
          <w:b/>
        </w:rPr>
        <w:t>39</w:t>
      </w:r>
      <w:r w:rsidRPr="00414118">
        <w:t>(2): p. 214-218.</w:t>
      </w:r>
      <w:bookmarkEnd w:id="51"/>
    </w:p>
    <w:p w:rsidR="00414118" w:rsidRPr="00414118" w:rsidRDefault="00414118" w:rsidP="00414118">
      <w:pPr>
        <w:pStyle w:val="EndNoteBibliography"/>
        <w:spacing w:after="0"/>
        <w:ind w:left="720" w:hanging="720"/>
      </w:pPr>
      <w:bookmarkStart w:id="52" w:name="_ENREF_51"/>
      <w:r w:rsidRPr="00414118">
        <w:t>51.</w:t>
      </w:r>
      <w:r w:rsidRPr="00414118">
        <w:tab/>
        <w:t xml:space="preserve">Beer, J.M. and L. Takayama. </w:t>
      </w:r>
      <w:r w:rsidRPr="00414118">
        <w:rPr>
          <w:i/>
        </w:rPr>
        <w:t>Mobile remote presence systems for older adults: acceptance, benefits, and concerns</w:t>
      </w:r>
      <w:r w:rsidRPr="00414118">
        <w:t xml:space="preserve">. in </w:t>
      </w:r>
      <w:r w:rsidRPr="00414118">
        <w:rPr>
          <w:i/>
        </w:rPr>
        <w:t>Proceedings of the 6th international conference on Human-robot interaction</w:t>
      </w:r>
      <w:r w:rsidRPr="00414118">
        <w:t>. 2011. ACM.</w:t>
      </w:r>
      <w:bookmarkEnd w:id="52"/>
    </w:p>
    <w:p w:rsidR="00414118" w:rsidRPr="00414118" w:rsidRDefault="00414118" w:rsidP="00414118">
      <w:pPr>
        <w:pStyle w:val="EndNoteBibliography"/>
        <w:spacing w:after="0"/>
        <w:ind w:left="720" w:hanging="720"/>
      </w:pPr>
      <w:bookmarkStart w:id="53" w:name="_ENREF_52"/>
      <w:r w:rsidRPr="00414118">
        <w:t>52.</w:t>
      </w:r>
      <w:r w:rsidRPr="00414118">
        <w:tab/>
        <w:t xml:space="preserve">Bradley, N. and W. Poppen, </w:t>
      </w:r>
      <w:r w:rsidRPr="00414118">
        <w:rPr>
          <w:i/>
        </w:rPr>
        <w:t>Assistive technology, computers and Internet may decrease sense of isolation for homebound elderly and disabled persons.</w:t>
      </w:r>
      <w:r w:rsidRPr="00414118">
        <w:t xml:space="preserve"> Technology and disability, 2003. </w:t>
      </w:r>
      <w:r w:rsidRPr="00414118">
        <w:rPr>
          <w:b/>
        </w:rPr>
        <w:t>15</w:t>
      </w:r>
      <w:r w:rsidRPr="00414118">
        <w:t>(1): p. 19-25.</w:t>
      </w:r>
      <w:bookmarkEnd w:id="53"/>
    </w:p>
    <w:p w:rsidR="00414118" w:rsidRPr="00414118" w:rsidRDefault="00414118" w:rsidP="00414118">
      <w:pPr>
        <w:pStyle w:val="EndNoteBibliography"/>
        <w:spacing w:after="0"/>
        <w:ind w:left="720" w:hanging="720"/>
      </w:pPr>
      <w:bookmarkStart w:id="54" w:name="_ENREF_53"/>
      <w:r w:rsidRPr="00414118">
        <w:t>53.</w:t>
      </w:r>
      <w:r w:rsidRPr="00414118">
        <w:tab/>
        <w:t xml:space="preserve">Blažun, H., K. Saranto, and S. Rissanen, </w:t>
      </w:r>
      <w:r w:rsidRPr="00414118">
        <w:rPr>
          <w:i/>
        </w:rPr>
        <w:t>Impact of computer training courses on reduction of loneliness of older people in Finland and Slovenia.</w:t>
      </w:r>
      <w:r w:rsidRPr="00414118">
        <w:t xml:space="preserve"> Computers in Human Behavior, 2012. </w:t>
      </w:r>
      <w:r w:rsidRPr="00414118">
        <w:rPr>
          <w:b/>
        </w:rPr>
        <w:t>28</w:t>
      </w:r>
      <w:r w:rsidRPr="00414118">
        <w:t>(4): p. 1202-1212.</w:t>
      </w:r>
      <w:bookmarkEnd w:id="54"/>
    </w:p>
    <w:p w:rsidR="00414118" w:rsidRPr="00414118" w:rsidRDefault="00414118" w:rsidP="00414118">
      <w:pPr>
        <w:pStyle w:val="EndNoteBibliography"/>
        <w:spacing w:after="0"/>
        <w:ind w:left="720" w:hanging="720"/>
      </w:pPr>
      <w:bookmarkStart w:id="55" w:name="_ENREF_54"/>
      <w:r w:rsidRPr="00414118">
        <w:t>54.</w:t>
      </w:r>
      <w:r w:rsidRPr="00414118">
        <w:tab/>
        <w:t xml:space="preserve">Wada, K., et al. </w:t>
      </w:r>
      <w:r w:rsidRPr="00414118">
        <w:rPr>
          <w:i/>
        </w:rPr>
        <w:t>Effects of robot assisted activity to elderly people who stay at a health service facility for the aged</w:t>
      </w:r>
      <w:r w:rsidRPr="00414118">
        <w:t xml:space="preserve">. in </w:t>
      </w:r>
      <w:r w:rsidRPr="00414118">
        <w:rPr>
          <w:i/>
        </w:rPr>
        <w:t>Intelligent Robots and Systems, 2003.(IROS 2003). Proceedings. 2003 IEEE/RSJ International Conference on</w:t>
      </w:r>
      <w:r w:rsidRPr="00414118">
        <w:t>. 2003. IEEE.</w:t>
      </w:r>
      <w:bookmarkEnd w:id="55"/>
    </w:p>
    <w:p w:rsidR="00414118" w:rsidRPr="00414118" w:rsidRDefault="00414118" w:rsidP="00414118">
      <w:pPr>
        <w:pStyle w:val="EndNoteBibliography"/>
        <w:spacing w:after="0"/>
        <w:ind w:left="720" w:hanging="720"/>
      </w:pPr>
      <w:bookmarkStart w:id="56" w:name="_ENREF_55"/>
      <w:r w:rsidRPr="00414118">
        <w:t>55.</w:t>
      </w:r>
      <w:r w:rsidRPr="00414118">
        <w:tab/>
        <w:t xml:space="preserve">Cotten, S.R., et al., </w:t>
      </w:r>
      <w:r w:rsidRPr="00414118">
        <w:rPr>
          <w:i/>
        </w:rPr>
        <w:t>Internet use and depression among older adults.</w:t>
      </w:r>
      <w:r w:rsidRPr="00414118">
        <w:t xml:space="preserve"> Computers in human behavior, 2012. </w:t>
      </w:r>
      <w:r w:rsidRPr="00414118">
        <w:rPr>
          <w:b/>
        </w:rPr>
        <w:t>28</w:t>
      </w:r>
      <w:r w:rsidRPr="00414118">
        <w:t>(2): p. 496-499.</w:t>
      </w:r>
      <w:bookmarkEnd w:id="56"/>
    </w:p>
    <w:p w:rsidR="00414118" w:rsidRPr="00414118" w:rsidRDefault="00414118" w:rsidP="00414118">
      <w:pPr>
        <w:pStyle w:val="EndNoteBibliography"/>
        <w:spacing w:after="0"/>
        <w:ind w:left="720" w:hanging="720"/>
      </w:pPr>
      <w:bookmarkStart w:id="57" w:name="_ENREF_56"/>
      <w:r w:rsidRPr="00414118">
        <w:t>56.</w:t>
      </w:r>
      <w:r w:rsidRPr="00414118">
        <w:tab/>
        <w:t xml:space="preserve">Wada, K. and T. Shibata, </w:t>
      </w:r>
      <w:r w:rsidRPr="00414118">
        <w:rPr>
          <w:i/>
        </w:rPr>
        <w:t>Living with seal robots—its sociopsychological and physiological influences on the elderly at a care house.</w:t>
      </w:r>
      <w:r w:rsidRPr="00414118">
        <w:t xml:space="preserve"> Robotics, IEEE Transactions on, 2007. </w:t>
      </w:r>
      <w:r w:rsidRPr="00414118">
        <w:rPr>
          <w:b/>
        </w:rPr>
        <w:t>23</w:t>
      </w:r>
      <w:r w:rsidRPr="00414118">
        <w:t>(5): p. 972-980.</w:t>
      </w:r>
      <w:bookmarkEnd w:id="57"/>
    </w:p>
    <w:p w:rsidR="00414118" w:rsidRPr="00414118" w:rsidRDefault="00414118" w:rsidP="00414118">
      <w:pPr>
        <w:pStyle w:val="EndNoteBibliography"/>
        <w:spacing w:after="0"/>
        <w:ind w:left="720" w:hanging="720"/>
      </w:pPr>
      <w:bookmarkStart w:id="58" w:name="_ENREF_57"/>
      <w:r w:rsidRPr="00414118">
        <w:t>57.</w:t>
      </w:r>
      <w:r w:rsidRPr="00414118">
        <w:tab/>
        <w:t xml:space="preserve">Wada, K. and T. Shibata. </w:t>
      </w:r>
      <w:r w:rsidRPr="00414118">
        <w:rPr>
          <w:i/>
        </w:rPr>
        <w:t>Robot therapy in a care house-its sociopsychological and physiological effects on the residents</w:t>
      </w:r>
      <w:r w:rsidRPr="00414118">
        <w:t xml:space="preserve">. in </w:t>
      </w:r>
      <w:r w:rsidRPr="00414118">
        <w:rPr>
          <w:i/>
        </w:rPr>
        <w:t>Robotics and Automation, 2006. ICRA 2006. Proceedings 2006 IEEE International Conference on</w:t>
      </w:r>
      <w:r w:rsidRPr="00414118">
        <w:t>. 2006. IEEE.</w:t>
      </w:r>
      <w:bookmarkEnd w:id="58"/>
    </w:p>
    <w:p w:rsidR="00414118" w:rsidRPr="00414118" w:rsidRDefault="00414118" w:rsidP="00414118">
      <w:pPr>
        <w:pStyle w:val="EndNoteBibliography"/>
        <w:spacing w:after="0"/>
        <w:ind w:left="720" w:hanging="720"/>
      </w:pPr>
      <w:bookmarkStart w:id="59" w:name="_ENREF_58"/>
      <w:r w:rsidRPr="00414118">
        <w:t>58.</w:t>
      </w:r>
      <w:r w:rsidRPr="00414118">
        <w:tab/>
        <w:t xml:space="preserve">Wada, K., et al., </w:t>
      </w:r>
      <w:r w:rsidRPr="00414118">
        <w:rPr>
          <w:i/>
        </w:rPr>
        <w:t>Effects of robot-assisted activity for elderly people and nurses at a day service center.</w:t>
      </w:r>
      <w:r w:rsidRPr="00414118">
        <w:t xml:space="preserve"> Proceedings of the IEEE, 2004. </w:t>
      </w:r>
      <w:r w:rsidRPr="00414118">
        <w:rPr>
          <w:b/>
        </w:rPr>
        <w:t>92</w:t>
      </w:r>
      <w:r w:rsidRPr="00414118">
        <w:t>(11): p. 1780-1788.</w:t>
      </w:r>
      <w:bookmarkEnd w:id="59"/>
    </w:p>
    <w:p w:rsidR="00414118" w:rsidRPr="00414118" w:rsidRDefault="00414118" w:rsidP="00414118">
      <w:pPr>
        <w:pStyle w:val="EndNoteBibliography"/>
        <w:spacing w:after="0"/>
        <w:ind w:left="720" w:hanging="720"/>
      </w:pPr>
      <w:bookmarkStart w:id="60" w:name="_ENREF_59"/>
      <w:r w:rsidRPr="00414118">
        <w:t>59.</w:t>
      </w:r>
      <w:r w:rsidRPr="00414118">
        <w:tab/>
        <w:t xml:space="preserve">Kanamori, M., et al. </w:t>
      </w:r>
      <w:r w:rsidRPr="00414118">
        <w:rPr>
          <w:i/>
        </w:rPr>
        <w:t>Pilot study on improvement of quality of life among elderly using a pet-type robot</w:t>
      </w:r>
      <w:r w:rsidRPr="00414118">
        <w:t xml:space="preserve">. in </w:t>
      </w:r>
      <w:r w:rsidRPr="00414118">
        <w:rPr>
          <w:i/>
        </w:rPr>
        <w:t>Computational Intelligence in Robotics and Automation, 2003. Proceedings. 2003 IEEE International Symposium on</w:t>
      </w:r>
      <w:r w:rsidRPr="00414118">
        <w:t>. 2003. IEEE.</w:t>
      </w:r>
      <w:bookmarkEnd w:id="60"/>
    </w:p>
    <w:p w:rsidR="00414118" w:rsidRPr="00414118" w:rsidRDefault="00414118" w:rsidP="00414118">
      <w:pPr>
        <w:pStyle w:val="EndNoteBibliography"/>
        <w:spacing w:after="0"/>
        <w:ind w:left="720" w:hanging="720"/>
      </w:pPr>
      <w:bookmarkStart w:id="61" w:name="_ENREF_60"/>
      <w:r w:rsidRPr="00414118">
        <w:t>60.</w:t>
      </w:r>
      <w:r w:rsidRPr="00414118">
        <w:tab/>
        <w:t xml:space="preserve">Chou, C.-C., et al., </w:t>
      </w:r>
      <w:r w:rsidRPr="00414118">
        <w:rPr>
          <w:i/>
        </w:rPr>
        <w:t>Technology Acceptance and Quality of Life of the Elderly in a Telecare Program.</w:t>
      </w:r>
      <w:r w:rsidRPr="00414118">
        <w:t xml:space="preserve"> Computers Informatics Nursing, 2013. </w:t>
      </w:r>
      <w:r w:rsidRPr="00414118">
        <w:rPr>
          <w:b/>
        </w:rPr>
        <w:t>31</w:t>
      </w:r>
      <w:r w:rsidRPr="00414118">
        <w:t>(7): p. 335-342.</w:t>
      </w:r>
      <w:bookmarkEnd w:id="61"/>
    </w:p>
    <w:p w:rsidR="00414118" w:rsidRPr="00414118" w:rsidRDefault="00414118" w:rsidP="00414118">
      <w:pPr>
        <w:pStyle w:val="EndNoteBibliography"/>
        <w:spacing w:after="0"/>
        <w:ind w:left="720" w:hanging="720"/>
      </w:pPr>
      <w:bookmarkStart w:id="62" w:name="_ENREF_61"/>
      <w:r w:rsidRPr="00414118">
        <w:t>61.</w:t>
      </w:r>
      <w:r w:rsidRPr="00414118">
        <w:tab/>
        <w:t xml:space="preserve">Salovaara, A., et al., </w:t>
      </w:r>
      <w:r w:rsidRPr="00414118">
        <w:rPr>
          <w:i/>
        </w:rPr>
        <w:t>Information technologies and transitions in the lives of 55–65-year-olds: The case of colliding life interests.</w:t>
      </w:r>
      <w:r w:rsidRPr="00414118">
        <w:t xml:space="preserve"> International journal of human-computer studies, 2010. </w:t>
      </w:r>
      <w:r w:rsidRPr="00414118">
        <w:rPr>
          <w:b/>
        </w:rPr>
        <w:t>68</w:t>
      </w:r>
      <w:r w:rsidRPr="00414118">
        <w:t>(11): p. 803-821.</w:t>
      </w:r>
      <w:bookmarkEnd w:id="62"/>
    </w:p>
    <w:p w:rsidR="00414118" w:rsidRPr="00414118" w:rsidRDefault="00414118" w:rsidP="00414118">
      <w:pPr>
        <w:pStyle w:val="EndNoteBibliography"/>
        <w:spacing w:after="0"/>
        <w:ind w:left="720" w:hanging="720"/>
      </w:pPr>
      <w:bookmarkStart w:id="63" w:name="_ENREF_62"/>
      <w:r w:rsidRPr="00414118">
        <w:lastRenderedPageBreak/>
        <w:t>62.</w:t>
      </w:r>
      <w:r w:rsidRPr="00414118">
        <w:tab/>
        <w:t xml:space="preserve">Campbell, R.J. and D.A. Nolfi, </w:t>
      </w:r>
      <w:r w:rsidRPr="00414118">
        <w:rPr>
          <w:i/>
        </w:rPr>
        <w:t>Teaching elderly adults to use the Internet to access health care information: before-after study.</w:t>
      </w:r>
      <w:r w:rsidRPr="00414118">
        <w:t xml:space="preserve"> Journal of medical Internet research, 2005. </w:t>
      </w:r>
      <w:r w:rsidRPr="00414118">
        <w:rPr>
          <w:b/>
        </w:rPr>
        <w:t>7</w:t>
      </w:r>
      <w:r w:rsidRPr="00414118">
        <w:t>(2).</w:t>
      </w:r>
      <w:bookmarkEnd w:id="63"/>
    </w:p>
    <w:p w:rsidR="00414118" w:rsidRPr="00414118" w:rsidRDefault="00414118" w:rsidP="00414118">
      <w:pPr>
        <w:pStyle w:val="EndNoteBibliography"/>
        <w:spacing w:after="0"/>
        <w:ind w:left="720" w:hanging="720"/>
      </w:pPr>
      <w:bookmarkStart w:id="64" w:name="_ENREF_63"/>
      <w:r w:rsidRPr="00414118">
        <w:t>63.</w:t>
      </w:r>
      <w:r w:rsidRPr="00414118">
        <w:tab/>
        <w:t xml:space="preserve">Karavidas, M., N.K. Lim, and S.L. Katsikas, </w:t>
      </w:r>
      <w:r w:rsidRPr="00414118">
        <w:rPr>
          <w:i/>
        </w:rPr>
        <w:t>The effects of computers on older adult users.</w:t>
      </w:r>
      <w:r w:rsidRPr="00414118">
        <w:t xml:space="preserve"> Computers in Human Behavior, 2005. </w:t>
      </w:r>
      <w:r w:rsidRPr="00414118">
        <w:rPr>
          <w:b/>
        </w:rPr>
        <w:t>21</w:t>
      </w:r>
      <w:r w:rsidRPr="00414118">
        <w:t>(5): p. 697-711.</w:t>
      </w:r>
      <w:bookmarkEnd w:id="64"/>
    </w:p>
    <w:p w:rsidR="00414118" w:rsidRPr="00414118" w:rsidRDefault="00414118" w:rsidP="00414118">
      <w:pPr>
        <w:pStyle w:val="EndNoteBibliography"/>
        <w:spacing w:after="0"/>
        <w:ind w:left="720" w:hanging="720"/>
      </w:pPr>
      <w:bookmarkStart w:id="65" w:name="_ENREF_64"/>
      <w:r w:rsidRPr="00414118">
        <w:t>64.</w:t>
      </w:r>
      <w:r w:rsidRPr="00414118">
        <w:tab/>
        <w:t xml:space="preserve">Shapira, N., A. Barak, and I. Gal, </w:t>
      </w:r>
      <w:r w:rsidRPr="00414118">
        <w:rPr>
          <w:i/>
        </w:rPr>
        <w:t>Promoting older adults' well-being through Internet training and use.</w:t>
      </w:r>
      <w:r w:rsidRPr="00414118">
        <w:t xml:space="preserve"> Aging &amp; mental health, 2007. </w:t>
      </w:r>
      <w:r w:rsidRPr="00414118">
        <w:rPr>
          <w:b/>
        </w:rPr>
        <w:t>11</w:t>
      </w:r>
      <w:r w:rsidRPr="00414118">
        <w:t>(5): p. 477.</w:t>
      </w:r>
      <w:bookmarkEnd w:id="65"/>
    </w:p>
    <w:p w:rsidR="00414118" w:rsidRPr="00414118" w:rsidRDefault="00414118" w:rsidP="00414118">
      <w:pPr>
        <w:pStyle w:val="EndNoteBibliography"/>
        <w:spacing w:after="0"/>
        <w:ind w:left="720" w:hanging="720"/>
      </w:pPr>
      <w:bookmarkStart w:id="66" w:name="_ENREF_65"/>
      <w:r w:rsidRPr="00414118">
        <w:t>65.</w:t>
      </w:r>
      <w:r w:rsidRPr="00414118">
        <w:tab/>
        <w:t xml:space="preserve">Berkowsky, R.W., et al., </w:t>
      </w:r>
      <w:r w:rsidRPr="00414118">
        <w:rPr>
          <w:i/>
        </w:rPr>
        <w:t>Attitudes towards and limitations to ICT use in assisted and independent living communities: Findings from a specially-designed technological intervention.</w:t>
      </w:r>
      <w:r w:rsidRPr="00414118">
        <w:t xml:space="preserve"> Educational gerontology, 2013. </w:t>
      </w:r>
      <w:r w:rsidRPr="00414118">
        <w:rPr>
          <w:b/>
        </w:rPr>
        <w:t>39</w:t>
      </w:r>
      <w:r w:rsidRPr="00414118">
        <w:t>(11): p. 797-811.</w:t>
      </w:r>
      <w:bookmarkEnd w:id="66"/>
    </w:p>
    <w:p w:rsidR="00414118" w:rsidRPr="00414118" w:rsidRDefault="00414118" w:rsidP="00414118">
      <w:pPr>
        <w:pStyle w:val="EndNoteBibliography"/>
        <w:spacing w:after="0"/>
        <w:ind w:left="720" w:hanging="720"/>
      </w:pPr>
      <w:bookmarkStart w:id="67" w:name="_ENREF_66"/>
      <w:r w:rsidRPr="00414118">
        <w:t>66.</w:t>
      </w:r>
      <w:r w:rsidRPr="00414118">
        <w:tab/>
        <w:t xml:space="preserve">McKay, S.M. and B.E. Maki, </w:t>
      </w:r>
      <w:r w:rsidRPr="00414118">
        <w:rPr>
          <w:i/>
        </w:rPr>
        <w:t>Attitudes of older adults toward shooter video games: An initial study to select an acceptable game for training visual processing.</w:t>
      </w:r>
      <w:r w:rsidRPr="00414118">
        <w:t xml:space="preserve"> Gerontechnology, 2010. </w:t>
      </w:r>
      <w:r w:rsidRPr="00414118">
        <w:rPr>
          <w:b/>
        </w:rPr>
        <w:t>9</w:t>
      </w:r>
      <w:r w:rsidRPr="00414118">
        <w:t>(1): p. 5-17.</w:t>
      </w:r>
      <w:bookmarkEnd w:id="67"/>
    </w:p>
    <w:p w:rsidR="00414118" w:rsidRPr="00414118" w:rsidRDefault="00414118" w:rsidP="00414118">
      <w:pPr>
        <w:pStyle w:val="EndNoteBibliography"/>
        <w:spacing w:after="0"/>
        <w:ind w:left="720" w:hanging="720"/>
      </w:pPr>
      <w:bookmarkStart w:id="68" w:name="_ENREF_67"/>
      <w:r w:rsidRPr="00414118">
        <w:t>67.</w:t>
      </w:r>
      <w:r w:rsidRPr="00414118">
        <w:tab/>
        <w:t xml:space="preserve">McLaughlin, A., et al., </w:t>
      </w:r>
      <w:r w:rsidRPr="00414118">
        <w:rPr>
          <w:i/>
        </w:rPr>
        <w:t>Putting fun into video games for older adults.</w:t>
      </w:r>
      <w:r w:rsidRPr="00414118">
        <w:t xml:space="preserve"> Ergonomics in Design: The Quarterly of Human Factors Applications, 2012. </w:t>
      </w:r>
      <w:r w:rsidRPr="00414118">
        <w:rPr>
          <w:b/>
        </w:rPr>
        <w:t>20</w:t>
      </w:r>
      <w:r w:rsidRPr="00414118">
        <w:t>(2): p. 13-22.</w:t>
      </w:r>
      <w:bookmarkEnd w:id="68"/>
    </w:p>
    <w:p w:rsidR="00414118" w:rsidRPr="00414118" w:rsidRDefault="00414118" w:rsidP="00414118">
      <w:pPr>
        <w:pStyle w:val="EndNoteBibliography"/>
        <w:spacing w:after="0"/>
        <w:ind w:left="720" w:hanging="720"/>
      </w:pPr>
      <w:bookmarkStart w:id="69" w:name="_ENREF_68"/>
      <w:r w:rsidRPr="00414118">
        <w:t>68.</w:t>
      </w:r>
      <w:r w:rsidRPr="00414118">
        <w:tab/>
        <w:t xml:space="preserve">Stojmenova, E., et al., </w:t>
      </w:r>
      <w:r w:rsidRPr="00414118">
        <w:rPr>
          <w:i/>
        </w:rPr>
        <w:t>Assisted living solutions for the elderly through interactive TV.</w:t>
      </w:r>
      <w:r w:rsidRPr="00414118">
        <w:t xml:space="preserve"> Multimedia tools and applications, 2013. </w:t>
      </w:r>
      <w:r w:rsidRPr="00414118">
        <w:rPr>
          <w:b/>
        </w:rPr>
        <w:t>66</w:t>
      </w:r>
      <w:r w:rsidRPr="00414118">
        <w:t>(1): p. 115-129.</w:t>
      </w:r>
      <w:bookmarkEnd w:id="69"/>
    </w:p>
    <w:p w:rsidR="00414118" w:rsidRPr="00414118" w:rsidRDefault="00414118" w:rsidP="00414118">
      <w:pPr>
        <w:pStyle w:val="EndNoteBibliography"/>
        <w:spacing w:after="0"/>
        <w:ind w:left="720" w:hanging="720"/>
      </w:pPr>
      <w:bookmarkStart w:id="70" w:name="_ENREF_69"/>
      <w:r w:rsidRPr="00414118">
        <w:t>69.</w:t>
      </w:r>
      <w:r w:rsidRPr="00414118">
        <w:tab/>
        <w:t xml:space="preserve">Reeder, B., G. Demiris, and K.D. Marek, </w:t>
      </w:r>
      <w:r w:rsidRPr="00414118">
        <w:rPr>
          <w:i/>
        </w:rPr>
        <w:t>Older adults' satisfaction with a medication dispensing device in home care.</w:t>
      </w:r>
      <w:r w:rsidRPr="00414118">
        <w:t xml:space="preserve"> Informatics for Health and Social Care, 2013. </w:t>
      </w:r>
      <w:r w:rsidRPr="00414118">
        <w:rPr>
          <w:b/>
        </w:rPr>
        <w:t>38</w:t>
      </w:r>
      <w:r w:rsidRPr="00414118">
        <w:t>(3): p. 211-222.</w:t>
      </w:r>
      <w:bookmarkEnd w:id="70"/>
    </w:p>
    <w:p w:rsidR="00414118" w:rsidRPr="00414118" w:rsidRDefault="00414118" w:rsidP="00414118">
      <w:pPr>
        <w:pStyle w:val="EndNoteBibliography"/>
        <w:spacing w:after="0"/>
        <w:ind w:left="720" w:hanging="720"/>
      </w:pPr>
      <w:bookmarkStart w:id="71" w:name="_ENREF_70"/>
      <w:r w:rsidRPr="00414118">
        <w:t>70.</w:t>
      </w:r>
      <w:r w:rsidRPr="00414118">
        <w:tab/>
        <w:t xml:space="preserve">Marek, K.D., et al., </w:t>
      </w:r>
      <w:r w:rsidRPr="00414118">
        <w:rPr>
          <w:i/>
        </w:rPr>
        <w:t>Nurse Care Coordination and Technology Effects on Health Status of Frail Older Adults via Enhanced Self-Management of Medication: Randomized Clinical Trial to Test Efficacy.</w:t>
      </w:r>
      <w:r w:rsidRPr="00414118">
        <w:t xml:space="preserve"> Nursing research, 2013. </w:t>
      </w:r>
      <w:r w:rsidRPr="00414118">
        <w:rPr>
          <w:b/>
        </w:rPr>
        <w:t>62</w:t>
      </w:r>
      <w:r w:rsidRPr="00414118">
        <w:t>(4): p. 269-278.</w:t>
      </w:r>
      <w:bookmarkEnd w:id="71"/>
    </w:p>
    <w:p w:rsidR="00414118" w:rsidRPr="00414118" w:rsidRDefault="00414118" w:rsidP="00414118">
      <w:pPr>
        <w:pStyle w:val="EndNoteBibliography"/>
        <w:ind w:left="720" w:hanging="720"/>
      </w:pPr>
      <w:bookmarkStart w:id="72" w:name="_ENREF_71"/>
      <w:r w:rsidRPr="00414118">
        <w:t>71.</w:t>
      </w:r>
      <w:r w:rsidRPr="00414118">
        <w:tab/>
        <w:t xml:space="preserve">March, S.T. and G.F. Smith, </w:t>
      </w:r>
      <w:r w:rsidRPr="00414118">
        <w:rPr>
          <w:i/>
        </w:rPr>
        <w:t>Design and natural science research on information technology.</w:t>
      </w:r>
      <w:r w:rsidRPr="00414118">
        <w:t xml:space="preserve"> Decision support systems, 1995. </w:t>
      </w:r>
      <w:r w:rsidRPr="00414118">
        <w:rPr>
          <w:b/>
        </w:rPr>
        <w:t>15</w:t>
      </w:r>
      <w:r w:rsidRPr="00414118">
        <w:t>(4): p. 251-266.</w:t>
      </w:r>
      <w:bookmarkEnd w:id="72"/>
    </w:p>
    <w:p w:rsidR="00044ECF" w:rsidRDefault="00044ECF" w:rsidP="0057566E">
      <w:pPr>
        <w:pStyle w:val="reference"/>
        <w:rPr>
          <w:rFonts w:ascii="Times New Roman" w:hAnsi="Times New Roman"/>
          <w:sz w:val="20"/>
        </w:rPr>
      </w:pPr>
      <w:r>
        <w:rPr>
          <w:rFonts w:ascii="Times New Roman" w:hAnsi="Times New Roman"/>
          <w:sz w:val="20"/>
        </w:rPr>
        <w:fldChar w:fldCharType="end"/>
      </w:r>
    </w:p>
    <w:p w:rsidR="00044ECF" w:rsidRPr="00044ECF" w:rsidRDefault="00044ECF" w:rsidP="00044ECF">
      <w:pPr>
        <w:pStyle w:val="p1a"/>
      </w:pPr>
    </w:p>
    <w:sectPr w:rsidR="00044ECF" w:rsidRPr="00044ECF">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1BE" w:rsidRDefault="001221BE">
      <w:r>
        <w:separator/>
      </w:r>
    </w:p>
  </w:endnote>
  <w:endnote w:type="continuationSeparator" w:id="0">
    <w:p w:rsidR="001221BE" w:rsidRDefault="00122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HHHMC I+ Arial 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1BE" w:rsidRDefault="001221BE">
      <w:r>
        <w:separator/>
      </w:r>
    </w:p>
  </w:footnote>
  <w:footnote w:type="continuationSeparator" w:id="0">
    <w:p w:rsidR="001221BE" w:rsidRDefault="001221BE">
      <w:r>
        <w:continuationSeparator/>
      </w:r>
    </w:p>
  </w:footnote>
  <w:footnote w:id="1">
    <w:p w:rsidR="00044ECF" w:rsidRPr="008444FA" w:rsidRDefault="00044ECF" w:rsidP="007273E8">
      <w:pPr>
        <w:pStyle w:val="FootnoteText"/>
      </w:pPr>
      <w:r>
        <w:rPr>
          <w:rStyle w:val="FootnoteReference"/>
        </w:rPr>
        <w:footnoteRef/>
      </w:r>
      <w:r>
        <w:t xml:space="preserve"> </w:t>
      </w:r>
      <w:r>
        <w:tab/>
      </w:r>
      <w:r w:rsidRPr="008444FA">
        <w:t>Australian Bureau of Statistics</w:t>
      </w:r>
      <w:r>
        <w:t xml:space="preserve">. Available at </w:t>
      </w:r>
      <w:r w:rsidRPr="008444FA">
        <w:t>http://www.abs.gov.a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272E42CE"/>
    <w:multiLevelType w:val="multilevel"/>
    <w:tmpl w:val="255C8B7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3BF5470"/>
    <w:multiLevelType w:val="singleLevel"/>
    <w:tmpl w:val="6F4E66F0"/>
    <w:lvl w:ilvl="0">
      <w:start w:val="1"/>
      <w:numFmt w:val="decimal"/>
      <w:lvlText w:val="%1."/>
      <w:legacy w:legacy="1" w:legacySpace="0" w:legacyIndent="227"/>
      <w:lvlJc w:val="left"/>
      <w:pPr>
        <w:ind w:left="227" w:hanging="227"/>
      </w:pPr>
    </w:lvl>
  </w:abstractNum>
  <w:abstractNum w:abstractNumId="3">
    <w:nsid w:val="356A6B29"/>
    <w:multiLevelType w:val="multilevel"/>
    <w:tmpl w:val="95DEE61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nsid w:val="41F922E1"/>
    <w:multiLevelType w:val="multilevel"/>
    <w:tmpl w:val="B8DEC7B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66A17A8B"/>
    <w:multiLevelType w:val="multilevel"/>
    <w:tmpl w:val="EC52C2D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55E677A"/>
    <w:multiLevelType w:val="multilevel"/>
    <w:tmpl w:val="205E33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7D9521C8"/>
    <w:multiLevelType w:val="multilevel"/>
    <w:tmpl w:val="770A2C70"/>
    <w:styleLink w:val="referencelist"/>
    <w:lvl w:ilvl="0">
      <w:start w:val="1"/>
      <w:numFmt w:val="decimal"/>
      <w:lvlText w:val="%1."/>
      <w:lvlJc w:val="right"/>
      <w:pPr>
        <w:tabs>
          <w:tab w:val="num" w:pos="293"/>
        </w:tabs>
        <w:ind w:left="293"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4"/>
  </w:num>
  <w:num w:numId="3">
    <w:abstractNumId w:val="2"/>
  </w:num>
  <w:num w:numId="4">
    <w:abstractNumId w:val="8"/>
  </w:num>
  <w:num w:numId="5">
    <w:abstractNumId w:val="7"/>
  </w:num>
  <w:num w:numId="6">
    <w:abstractNumId w:val="1"/>
  </w:num>
  <w:num w:numId="7">
    <w:abstractNumId w:val="3"/>
  </w:num>
  <w:num w:numId="8">
    <w:abstractNumId w:val="5"/>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29ffr9t1xvediesve6vrsd3vszvs5va0sw0&quot;&gt;My EndNote Library&lt;record-ids&gt;&lt;item&gt;4&lt;/item&gt;&lt;item&gt;5&lt;/item&gt;&lt;item&gt;6&lt;/item&gt;&lt;item&gt;7&lt;/item&gt;&lt;item&gt;12&lt;/item&gt;&lt;item&gt;15&lt;/item&gt;&lt;item&gt;21&lt;/item&gt;&lt;item&gt;23&lt;/item&gt;&lt;item&gt;54&lt;/item&gt;&lt;/record-ids&gt;&lt;/item&gt;&lt;item db-id=&quot;r5x2avvdkszwvnef05bvedxievfpftr9vr0r&quot;&gt;My EndNote Library2&lt;record-ids&gt;&lt;item&gt;1&lt;/item&gt;&lt;item&gt;2&lt;/item&gt;&lt;item&gt;3&lt;/item&gt;&lt;item&gt;4&lt;/item&gt;&lt;item&gt;5&lt;/item&gt;&lt;item&gt;6&lt;/item&gt;&lt;item&gt;7&lt;/item&gt;&lt;item&gt;8&lt;/item&gt;&lt;item&gt;9&lt;/item&gt;&lt;item&gt;10&lt;/item&gt;&lt;/record-ids&gt;&lt;/item&gt;&lt;/Libraries&gt;"/>
  </w:docVars>
  <w:rsids>
    <w:rsidRoot w:val="009942DC"/>
    <w:rsid w:val="00040D46"/>
    <w:rsid w:val="00044ECF"/>
    <w:rsid w:val="00050DFE"/>
    <w:rsid w:val="00094440"/>
    <w:rsid w:val="001221BE"/>
    <w:rsid w:val="00165C6D"/>
    <w:rsid w:val="001D3036"/>
    <w:rsid w:val="001E2B8E"/>
    <w:rsid w:val="00203798"/>
    <w:rsid w:val="00252BAB"/>
    <w:rsid w:val="00255403"/>
    <w:rsid w:val="00262EA6"/>
    <w:rsid w:val="002A3EE9"/>
    <w:rsid w:val="002E19C9"/>
    <w:rsid w:val="003602BE"/>
    <w:rsid w:val="003B495F"/>
    <w:rsid w:val="003C5FA0"/>
    <w:rsid w:val="003D3C40"/>
    <w:rsid w:val="003F1C74"/>
    <w:rsid w:val="00413E2F"/>
    <w:rsid w:val="00414118"/>
    <w:rsid w:val="00512231"/>
    <w:rsid w:val="005706C6"/>
    <w:rsid w:val="0057566E"/>
    <w:rsid w:val="00586CFF"/>
    <w:rsid w:val="006225EA"/>
    <w:rsid w:val="00652234"/>
    <w:rsid w:val="00657488"/>
    <w:rsid w:val="00663895"/>
    <w:rsid w:val="0067477F"/>
    <w:rsid w:val="006A1BD8"/>
    <w:rsid w:val="0070674D"/>
    <w:rsid w:val="007131A7"/>
    <w:rsid w:val="00715B8A"/>
    <w:rsid w:val="007273E8"/>
    <w:rsid w:val="007309D0"/>
    <w:rsid w:val="007439D8"/>
    <w:rsid w:val="007A6632"/>
    <w:rsid w:val="007C408D"/>
    <w:rsid w:val="008170BC"/>
    <w:rsid w:val="008A0799"/>
    <w:rsid w:val="00914605"/>
    <w:rsid w:val="009247C6"/>
    <w:rsid w:val="009942DC"/>
    <w:rsid w:val="009B1D59"/>
    <w:rsid w:val="009B2E20"/>
    <w:rsid w:val="009F4136"/>
    <w:rsid w:val="00A02F42"/>
    <w:rsid w:val="00A61B46"/>
    <w:rsid w:val="00A8258F"/>
    <w:rsid w:val="00A82AC2"/>
    <w:rsid w:val="00B069EE"/>
    <w:rsid w:val="00B51EB9"/>
    <w:rsid w:val="00B70845"/>
    <w:rsid w:val="00C21DCE"/>
    <w:rsid w:val="00C951AE"/>
    <w:rsid w:val="00CA6C52"/>
    <w:rsid w:val="00CF0521"/>
    <w:rsid w:val="00D069FD"/>
    <w:rsid w:val="00D15D54"/>
    <w:rsid w:val="00D25733"/>
    <w:rsid w:val="00D46E59"/>
    <w:rsid w:val="00DC2926"/>
    <w:rsid w:val="00E04A1F"/>
    <w:rsid w:val="00E225D5"/>
    <w:rsid w:val="00E3194C"/>
    <w:rsid w:val="00E3380D"/>
    <w:rsid w:val="00E60E5F"/>
    <w:rsid w:val="00EA1D86"/>
    <w:rsid w:val="00EA3C57"/>
    <w:rsid w:val="00EB759B"/>
    <w:rsid w:val="00F35037"/>
    <w:rsid w:val="00FE7A59"/>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link w:val="emailChar"/>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uiPriority w:val="99"/>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link w:val="FootnoteTextChar"/>
    <w:uiPriority w:val="99"/>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customStyle="1" w:styleId="e-mail">
    <w:name w:val="e-mail"/>
    <w:rsid w:val="007273E8"/>
    <w:rPr>
      <w:rFonts w:ascii="Courier" w:hAnsi="Courier"/>
      <w:noProof/>
      <w:lang w:val="en-US"/>
    </w:rPr>
  </w:style>
  <w:style w:type="paragraph" w:customStyle="1" w:styleId="Default">
    <w:name w:val="Default"/>
    <w:rsid w:val="007273E8"/>
    <w:pPr>
      <w:autoSpaceDE w:val="0"/>
      <w:autoSpaceDN w:val="0"/>
      <w:adjustRightInd w:val="0"/>
    </w:pPr>
    <w:rPr>
      <w:rFonts w:ascii="HHHMC I+ Arial MT" w:eastAsia="Calibri" w:hAnsi="HHHMC I+ Arial MT" w:cs="HHHMC I+ Arial MT"/>
      <w:color w:val="000000"/>
      <w:sz w:val="24"/>
      <w:szCs w:val="24"/>
      <w:lang w:eastAsia="en-US"/>
    </w:rPr>
  </w:style>
  <w:style w:type="character" w:customStyle="1" w:styleId="FootnoteTextChar">
    <w:name w:val="Footnote Text Char"/>
    <w:link w:val="FootnoteText"/>
    <w:uiPriority w:val="99"/>
    <w:rsid w:val="007273E8"/>
    <w:rPr>
      <w:rFonts w:ascii="Times" w:hAnsi="Times"/>
      <w:sz w:val="18"/>
      <w:lang w:val="en-US" w:eastAsia="de-DE"/>
    </w:rPr>
  </w:style>
  <w:style w:type="paragraph" w:customStyle="1" w:styleId="figurecaption">
    <w:name w:val="figurecaption"/>
    <w:basedOn w:val="Normal"/>
    <w:next w:val="Normal"/>
    <w:rsid w:val="007273E8"/>
    <w:pPr>
      <w:keepLines/>
      <w:spacing w:before="120" w:after="240" w:line="220" w:lineRule="atLeast"/>
      <w:ind w:firstLine="0"/>
      <w:jc w:val="center"/>
    </w:pPr>
    <w:rPr>
      <w:rFonts w:ascii="Calibri" w:eastAsia="Calibri" w:hAnsi="Calibri" w:cs="Arial"/>
      <w:sz w:val="18"/>
      <w:szCs w:val="22"/>
      <w:lang w:val="en-AU" w:eastAsia="en-US"/>
    </w:rPr>
  </w:style>
  <w:style w:type="numbering" w:customStyle="1" w:styleId="headings">
    <w:name w:val="headings"/>
    <w:basedOn w:val="NoList"/>
    <w:rsid w:val="007273E8"/>
    <w:pPr>
      <w:numPr>
        <w:numId w:val="4"/>
      </w:numPr>
    </w:pPr>
  </w:style>
  <w:style w:type="paragraph" w:customStyle="1" w:styleId="tablecaption">
    <w:name w:val="tablecaption"/>
    <w:basedOn w:val="Normal"/>
    <w:next w:val="Normal"/>
    <w:rsid w:val="007273E8"/>
    <w:pPr>
      <w:keepNext/>
      <w:keepLines/>
      <w:spacing w:before="240" w:after="120" w:line="220" w:lineRule="atLeast"/>
      <w:ind w:firstLine="0"/>
      <w:jc w:val="center"/>
    </w:pPr>
    <w:rPr>
      <w:rFonts w:ascii="Calibri" w:eastAsia="Calibri" w:hAnsi="Calibri" w:cs="Arial"/>
      <w:sz w:val="18"/>
      <w:szCs w:val="22"/>
      <w:lang w:val="de-DE" w:eastAsia="en-US"/>
    </w:rPr>
  </w:style>
  <w:style w:type="table" w:styleId="TableGrid">
    <w:name w:val="Table Grid"/>
    <w:basedOn w:val="TableNormal"/>
    <w:uiPriority w:val="59"/>
    <w:rsid w:val="007273E8"/>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referencelist">
    <w:name w:val="referencelist"/>
    <w:basedOn w:val="NoList"/>
    <w:semiHidden/>
    <w:rsid w:val="00044ECF"/>
    <w:pPr>
      <w:numPr>
        <w:numId w:val="10"/>
      </w:numPr>
    </w:pPr>
  </w:style>
  <w:style w:type="paragraph" w:customStyle="1" w:styleId="EndNoteBibliography">
    <w:name w:val="EndNote Bibliography"/>
    <w:basedOn w:val="Normal"/>
    <w:link w:val="EndNoteBibliographyChar"/>
    <w:rsid w:val="00044ECF"/>
    <w:pPr>
      <w:spacing w:after="200"/>
      <w:ind w:firstLine="0"/>
    </w:pPr>
    <w:rPr>
      <w:rFonts w:eastAsia="Calibri" w:cs="Times"/>
      <w:noProof/>
      <w:sz w:val="18"/>
      <w:szCs w:val="22"/>
      <w:lang w:eastAsia="en-US"/>
    </w:rPr>
  </w:style>
  <w:style w:type="character" w:customStyle="1" w:styleId="EndNoteBibliographyChar">
    <w:name w:val="EndNote Bibliography Char"/>
    <w:link w:val="EndNoteBibliography"/>
    <w:rsid w:val="00044ECF"/>
    <w:rPr>
      <w:rFonts w:ascii="Times" w:eastAsia="Calibri" w:hAnsi="Times" w:cs="Times"/>
      <w:noProof/>
      <w:sz w:val="18"/>
      <w:szCs w:val="22"/>
      <w:lang w:val="en-US" w:eastAsia="en-US"/>
    </w:rPr>
  </w:style>
  <w:style w:type="paragraph" w:styleId="BalloonText">
    <w:name w:val="Balloon Text"/>
    <w:basedOn w:val="Normal"/>
    <w:link w:val="BalloonTextChar"/>
    <w:uiPriority w:val="99"/>
    <w:semiHidden/>
    <w:unhideWhenUsed/>
    <w:rsid w:val="00EB759B"/>
    <w:rPr>
      <w:rFonts w:ascii="Tahoma" w:hAnsi="Tahoma" w:cs="Tahoma"/>
      <w:sz w:val="16"/>
      <w:szCs w:val="16"/>
    </w:rPr>
  </w:style>
  <w:style w:type="character" w:customStyle="1" w:styleId="BalloonTextChar">
    <w:name w:val="Balloon Text Char"/>
    <w:basedOn w:val="DefaultParagraphFont"/>
    <w:link w:val="BalloonText"/>
    <w:uiPriority w:val="99"/>
    <w:semiHidden/>
    <w:rsid w:val="00EB759B"/>
    <w:rPr>
      <w:rFonts w:ascii="Tahoma" w:hAnsi="Tahoma" w:cs="Tahoma"/>
      <w:sz w:val="16"/>
      <w:szCs w:val="16"/>
      <w:lang w:val="en-US" w:eastAsia="de-DE"/>
    </w:rPr>
  </w:style>
  <w:style w:type="paragraph" w:customStyle="1" w:styleId="svarticle">
    <w:name w:val="svarticle"/>
    <w:basedOn w:val="Normal"/>
    <w:rsid w:val="00FE7A59"/>
    <w:pPr>
      <w:spacing w:before="100" w:beforeAutospacing="1" w:after="100" w:afterAutospacing="1"/>
      <w:ind w:firstLine="0"/>
      <w:jc w:val="left"/>
    </w:pPr>
    <w:rPr>
      <w:rFonts w:ascii="Times New Roman" w:eastAsia="Times New Roman" w:hAnsi="Times New Roman"/>
      <w:sz w:val="24"/>
      <w:szCs w:val="24"/>
      <w:lang w:eastAsia="en-US"/>
    </w:rPr>
  </w:style>
  <w:style w:type="paragraph" w:customStyle="1" w:styleId="EndNoteBibliographyTitle">
    <w:name w:val="EndNote Bibliography Title"/>
    <w:basedOn w:val="Normal"/>
    <w:link w:val="EndNoteBibliographyTitleChar"/>
    <w:rsid w:val="00414118"/>
    <w:pPr>
      <w:jc w:val="center"/>
    </w:pPr>
    <w:rPr>
      <w:rFonts w:cs="Times"/>
      <w:noProof/>
      <w:sz w:val="18"/>
      <w:lang w:val="de-DE"/>
    </w:rPr>
  </w:style>
  <w:style w:type="character" w:customStyle="1" w:styleId="emailChar">
    <w:name w:val="email Char"/>
    <w:basedOn w:val="DefaultParagraphFont"/>
    <w:link w:val="email"/>
    <w:rsid w:val="00414118"/>
    <w:rPr>
      <w:rFonts w:ascii="Times" w:hAnsi="Times"/>
      <w:sz w:val="18"/>
      <w:lang w:val="en-US" w:eastAsia="de-DE"/>
    </w:rPr>
  </w:style>
  <w:style w:type="character" w:customStyle="1" w:styleId="EndNoteBibliographyTitleChar">
    <w:name w:val="EndNote Bibliography Title Char"/>
    <w:basedOn w:val="emailChar"/>
    <w:link w:val="EndNoteBibliographyTitle"/>
    <w:rsid w:val="00414118"/>
    <w:rPr>
      <w:rFonts w:ascii="Times" w:hAnsi="Times" w:cs="Times"/>
      <w:noProof/>
      <w:sz w:val="18"/>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link w:val="emailChar"/>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uiPriority w:val="99"/>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link w:val="FootnoteTextChar"/>
    <w:uiPriority w:val="99"/>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customStyle="1" w:styleId="e-mail">
    <w:name w:val="e-mail"/>
    <w:rsid w:val="007273E8"/>
    <w:rPr>
      <w:rFonts w:ascii="Courier" w:hAnsi="Courier"/>
      <w:noProof/>
      <w:lang w:val="en-US"/>
    </w:rPr>
  </w:style>
  <w:style w:type="paragraph" w:customStyle="1" w:styleId="Default">
    <w:name w:val="Default"/>
    <w:rsid w:val="007273E8"/>
    <w:pPr>
      <w:autoSpaceDE w:val="0"/>
      <w:autoSpaceDN w:val="0"/>
      <w:adjustRightInd w:val="0"/>
    </w:pPr>
    <w:rPr>
      <w:rFonts w:ascii="HHHMC I+ Arial MT" w:eastAsia="Calibri" w:hAnsi="HHHMC I+ Arial MT" w:cs="HHHMC I+ Arial MT"/>
      <w:color w:val="000000"/>
      <w:sz w:val="24"/>
      <w:szCs w:val="24"/>
      <w:lang w:eastAsia="en-US"/>
    </w:rPr>
  </w:style>
  <w:style w:type="character" w:customStyle="1" w:styleId="FootnoteTextChar">
    <w:name w:val="Footnote Text Char"/>
    <w:link w:val="FootnoteText"/>
    <w:uiPriority w:val="99"/>
    <w:rsid w:val="007273E8"/>
    <w:rPr>
      <w:rFonts w:ascii="Times" w:hAnsi="Times"/>
      <w:sz w:val="18"/>
      <w:lang w:val="en-US" w:eastAsia="de-DE"/>
    </w:rPr>
  </w:style>
  <w:style w:type="paragraph" w:customStyle="1" w:styleId="figurecaption">
    <w:name w:val="figurecaption"/>
    <w:basedOn w:val="Normal"/>
    <w:next w:val="Normal"/>
    <w:rsid w:val="007273E8"/>
    <w:pPr>
      <w:keepLines/>
      <w:spacing w:before="120" w:after="240" w:line="220" w:lineRule="atLeast"/>
      <w:ind w:firstLine="0"/>
      <w:jc w:val="center"/>
    </w:pPr>
    <w:rPr>
      <w:rFonts w:ascii="Calibri" w:eastAsia="Calibri" w:hAnsi="Calibri" w:cs="Arial"/>
      <w:sz w:val="18"/>
      <w:szCs w:val="22"/>
      <w:lang w:val="en-AU" w:eastAsia="en-US"/>
    </w:rPr>
  </w:style>
  <w:style w:type="numbering" w:customStyle="1" w:styleId="headings">
    <w:name w:val="headings"/>
    <w:basedOn w:val="NoList"/>
    <w:rsid w:val="007273E8"/>
    <w:pPr>
      <w:numPr>
        <w:numId w:val="4"/>
      </w:numPr>
    </w:pPr>
  </w:style>
  <w:style w:type="paragraph" w:customStyle="1" w:styleId="tablecaption">
    <w:name w:val="tablecaption"/>
    <w:basedOn w:val="Normal"/>
    <w:next w:val="Normal"/>
    <w:rsid w:val="007273E8"/>
    <w:pPr>
      <w:keepNext/>
      <w:keepLines/>
      <w:spacing w:before="240" w:after="120" w:line="220" w:lineRule="atLeast"/>
      <w:ind w:firstLine="0"/>
      <w:jc w:val="center"/>
    </w:pPr>
    <w:rPr>
      <w:rFonts w:ascii="Calibri" w:eastAsia="Calibri" w:hAnsi="Calibri" w:cs="Arial"/>
      <w:sz w:val="18"/>
      <w:szCs w:val="22"/>
      <w:lang w:val="de-DE" w:eastAsia="en-US"/>
    </w:rPr>
  </w:style>
  <w:style w:type="table" w:styleId="TableGrid">
    <w:name w:val="Table Grid"/>
    <w:basedOn w:val="TableNormal"/>
    <w:uiPriority w:val="59"/>
    <w:rsid w:val="007273E8"/>
    <w:rPr>
      <w:rFonts w:ascii="Calibri" w:eastAsia="Calibri" w:hAnsi="Calibri" w:cs="Arial"/>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referencelist">
    <w:name w:val="referencelist"/>
    <w:basedOn w:val="NoList"/>
    <w:semiHidden/>
    <w:rsid w:val="00044ECF"/>
    <w:pPr>
      <w:numPr>
        <w:numId w:val="10"/>
      </w:numPr>
    </w:pPr>
  </w:style>
  <w:style w:type="paragraph" w:customStyle="1" w:styleId="EndNoteBibliography">
    <w:name w:val="EndNote Bibliography"/>
    <w:basedOn w:val="Normal"/>
    <w:link w:val="EndNoteBibliographyChar"/>
    <w:rsid w:val="00044ECF"/>
    <w:pPr>
      <w:spacing w:after="200"/>
      <w:ind w:firstLine="0"/>
    </w:pPr>
    <w:rPr>
      <w:rFonts w:eastAsia="Calibri" w:cs="Times"/>
      <w:noProof/>
      <w:sz w:val="18"/>
      <w:szCs w:val="22"/>
      <w:lang w:eastAsia="en-US"/>
    </w:rPr>
  </w:style>
  <w:style w:type="character" w:customStyle="1" w:styleId="EndNoteBibliographyChar">
    <w:name w:val="EndNote Bibliography Char"/>
    <w:link w:val="EndNoteBibliography"/>
    <w:rsid w:val="00044ECF"/>
    <w:rPr>
      <w:rFonts w:ascii="Times" w:eastAsia="Calibri" w:hAnsi="Times" w:cs="Times"/>
      <w:noProof/>
      <w:sz w:val="18"/>
      <w:szCs w:val="22"/>
      <w:lang w:val="en-US" w:eastAsia="en-US"/>
    </w:rPr>
  </w:style>
  <w:style w:type="paragraph" w:styleId="BalloonText">
    <w:name w:val="Balloon Text"/>
    <w:basedOn w:val="Normal"/>
    <w:link w:val="BalloonTextChar"/>
    <w:uiPriority w:val="99"/>
    <w:semiHidden/>
    <w:unhideWhenUsed/>
    <w:rsid w:val="00EB759B"/>
    <w:rPr>
      <w:rFonts w:ascii="Tahoma" w:hAnsi="Tahoma" w:cs="Tahoma"/>
      <w:sz w:val="16"/>
      <w:szCs w:val="16"/>
    </w:rPr>
  </w:style>
  <w:style w:type="character" w:customStyle="1" w:styleId="BalloonTextChar">
    <w:name w:val="Balloon Text Char"/>
    <w:basedOn w:val="DefaultParagraphFont"/>
    <w:link w:val="BalloonText"/>
    <w:uiPriority w:val="99"/>
    <w:semiHidden/>
    <w:rsid w:val="00EB759B"/>
    <w:rPr>
      <w:rFonts w:ascii="Tahoma" w:hAnsi="Tahoma" w:cs="Tahoma"/>
      <w:sz w:val="16"/>
      <w:szCs w:val="16"/>
      <w:lang w:val="en-US" w:eastAsia="de-DE"/>
    </w:rPr>
  </w:style>
  <w:style w:type="paragraph" w:customStyle="1" w:styleId="svarticle">
    <w:name w:val="svarticle"/>
    <w:basedOn w:val="Normal"/>
    <w:rsid w:val="00FE7A59"/>
    <w:pPr>
      <w:spacing w:before="100" w:beforeAutospacing="1" w:after="100" w:afterAutospacing="1"/>
      <w:ind w:firstLine="0"/>
      <w:jc w:val="left"/>
    </w:pPr>
    <w:rPr>
      <w:rFonts w:ascii="Times New Roman" w:eastAsia="Times New Roman" w:hAnsi="Times New Roman"/>
      <w:sz w:val="24"/>
      <w:szCs w:val="24"/>
      <w:lang w:eastAsia="en-US"/>
    </w:rPr>
  </w:style>
  <w:style w:type="paragraph" w:customStyle="1" w:styleId="EndNoteBibliographyTitle">
    <w:name w:val="EndNote Bibliography Title"/>
    <w:basedOn w:val="Normal"/>
    <w:link w:val="EndNoteBibliographyTitleChar"/>
    <w:rsid w:val="00414118"/>
    <w:pPr>
      <w:jc w:val="center"/>
    </w:pPr>
    <w:rPr>
      <w:rFonts w:cs="Times"/>
      <w:noProof/>
      <w:sz w:val="18"/>
      <w:lang w:val="de-DE"/>
    </w:rPr>
  </w:style>
  <w:style w:type="character" w:customStyle="1" w:styleId="emailChar">
    <w:name w:val="email Char"/>
    <w:basedOn w:val="DefaultParagraphFont"/>
    <w:link w:val="email"/>
    <w:rsid w:val="00414118"/>
    <w:rPr>
      <w:rFonts w:ascii="Times" w:hAnsi="Times"/>
      <w:sz w:val="18"/>
      <w:lang w:val="en-US" w:eastAsia="de-DE"/>
    </w:rPr>
  </w:style>
  <w:style w:type="character" w:customStyle="1" w:styleId="EndNoteBibliographyTitleChar">
    <w:name w:val="EndNote Bibliography Title Char"/>
    <w:basedOn w:val="emailChar"/>
    <w:link w:val="EndNoteBibliographyTitle"/>
    <w:rsid w:val="00414118"/>
    <w:rPr>
      <w:rFonts w:ascii="Times" w:hAnsi="Times" w:cs="Times"/>
      <w:noProof/>
      <w:sz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ouria.khosravi@griffithuni.edu.a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file:///D:\Dropbox\Systematic1(1)(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D:\Dropbox\Systematic1(1)(1).xlsx" TargetMode="External"/></Relationships>
</file>

<file path=word/charts/_rels/chart3.xml.rels><?xml version="1.0" encoding="UTF-8" standalone="yes"?>
<Relationships xmlns="http://schemas.openxmlformats.org/package/2006/relationships"><Relationship Id="rId2" Type="http://schemas.openxmlformats.org/officeDocument/2006/relationships/oleObject" Target="file:///D:\Dropbox\Systematic1(1)(1).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71219277817015"/>
          <c:y val="4.8165111957690375E-2"/>
          <c:w val="0.80619917925397699"/>
          <c:h val="0.6296807512320628"/>
        </c:manualLayout>
      </c:layout>
      <c:lineChart>
        <c:grouping val="standard"/>
        <c:varyColors val="0"/>
        <c:ser>
          <c:idx val="0"/>
          <c:order val="0"/>
          <c:tx>
            <c:v>Frequency of papers per year</c:v>
          </c:tx>
          <c:marker>
            <c:symbol val="none"/>
          </c:marker>
          <c:cat>
            <c:numRef>
              <c:f>Year!$E$2:$E$13</c:f>
              <c:numCache>
                <c:formatCode>General</c:formatCode>
                <c:ptCount val="12"/>
                <c:pt idx="0">
                  <c:v>2002</c:v>
                </c:pt>
                <c:pt idx="1">
                  <c:v>2003</c:v>
                </c:pt>
                <c:pt idx="2">
                  <c:v>2004</c:v>
                </c:pt>
                <c:pt idx="3">
                  <c:v>2005</c:v>
                </c:pt>
                <c:pt idx="4">
                  <c:v>2006</c:v>
                </c:pt>
                <c:pt idx="5">
                  <c:v>2007</c:v>
                </c:pt>
                <c:pt idx="6">
                  <c:v>2008</c:v>
                </c:pt>
                <c:pt idx="7">
                  <c:v>2009</c:v>
                </c:pt>
                <c:pt idx="8">
                  <c:v>2010</c:v>
                </c:pt>
                <c:pt idx="9">
                  <c:v>2011</c:v>
                </c:pt>
                <c:pt idx="10">
                  <c:v>2012</c:v>
                </c:pt>
                <c:pt idx="11">
                  <c:v>2013</c:v>
                </c:pt>
              </c:numCache>
            </c:numRef>
          </c:cat>
          <c:val>
            <c:numRef>
              <c:f>Year!$F$2:$F$13</c:f>
              <c:numCache>
                <c:formatCode>General</c:formatCode>
                <c:ptCount val="12"/>
                <c:pt idx="0">
                  <c:v>1</c:v>
                </c:pt>
                <c:pt idx="1">
                  <c:v>4</c:v>
                </c:pt>
                <c:pt idx="2">
                  <c:v>3</c:v>
                </c:pt>
                <c:pt idx="3">
                  <c:v>3</c:v>
                </c:pt>
                <c:pt idx="4">
                  <c:v>5</c:v>
                </c:pt>
                <c:pt idx="5">
                  <c:v>1</c:v>
                </c:pt>
                <c:pt idx="6">
                  <c:v>3</c:v>
                </c:pt>
                <c:pt idx="7">
                  <c:v>4</c:v>
                </c:pt>
                <c:pt idx="8">
                  <c:v>4</c:v>
                </c:pt>
                <c:pt idx="9">
                  <c:v>5</c:v>
                </c:pt>
                <c:pt idx="10">
                  <c:v>7</c:v>
                </c:pt>
                <c:pt idx="11">
                  <c:v>14</c:v>
                </c:pt>
              </c:numCache>
            </c:numRef>
          </c:val>
          <c:smooth val="0"/>
        </c:ser>
        <c:dLbls>
          <c:showLegendKey val="0"/>
          <c:showVal val="0"/>
          <c:showCatName val="0"/>
          <c:showSerName val="0"/>
          <c:showPercent val="0"/>
          <c:showBubbleSize val="0"/>
        </c:dLbls>
        <c:marker val="1"/>
        <c:smooth val="0"/>
        <c:axId val="44875136"/>
        <c:axId val="45548672"/>
      </c:lineChart>
      <c:catAx>
        <c:axId val="44875136"/>
        <c:scaling>
          <c:orientation val="minMax"/>
        </c:scaling>
        <c:delete val="0"/>
        <c:axPos val="b"/>
        <c:numFmt formatCode="General" sourceLinked="1"/>
        <c:majorTickMark val="none"/>
        <c:minorTickMark val="none"/>
        <c:tickLblPos val="nextTo"/>
        <c:txPr>
          <a:bodyPr rot="-5400000" vert="horz"/>
          <a:lstStyle/>
          <a:p>
            <a:pPr>
              <a:defRPr>
                <a:latin typeface="Times New Roman" panose="02020603050405020304" pitchFamily="18" charset="0"/>
                <a:cs typeface="Times New Roman" panose="02020603050405020304" pitchFamily="18" charset="0"/>
              </a:defRPr>
            </a:pPr>
            <a:endParaRPr lang="en-US"/>
          </a:p>
        </c:txPr>
        <c:crossAx val="45548672"/>
        <c:crosses val="autoZero"/>
        <c:auto val="1"/>
        <c:lblAlgn val="ctr"/>
        <c:lblOffset val="100"/>
        <c:noMultiLvlLbl val="0"/>
      </c:catAx>
      <c:valAx>
        <c:axId val="45548672"/>
        <c:scaling>
          <c:orientation val="minMax"/>
        </c:scaling>
        <c:delete val="0"/>
        <c:axPos val="l"/>
        <c:majorGridlines/>
        <c:title>
          <c:tx>
            <c:rich>
              <a:bodyPr/>
              <a:lstStyle/>
              <a:p>
                <a:pPr>
                  <a:defRPr b="0">
                    <a:latin typeface="+mn-lt"/>
                    <a:cs typeface="Times New Roman" panose="02020603050405020304" pitchFamily="18" charset="0"/>
                  </a:defRPr>
                </a:pPr>
                <a:r>
                  <a:rPr lang="en-US" b="0">
                    <a:latin typeface="+mn-lt"/>
                    <a:cs typeface="Times New Roman" panose="02020603050405020304" pitchFamily="18" charset="0"/>
                  </a:rPr>
                  <a:t>Number of papers</a:t>
                </a:r>
              </a:p>
            </c:rich>
          </c:tx>
          <c:layout>
            <c:manualLayout>
              <c:xMode val="edge"/>
              <c:yMode val="edge"/>
              <c:x val="3.902800842812789E-2"/>
              <c:y val="0.11130639056858224"/>
            </c:manualLayout>
          </c:layout>
          <c:overlay val="0"/>
        </c:title>
        <c:numFmt formatCode="General" sourceLinked="1"/>
        <c:majorTickMark val="none"/>
        <c:minorTickMark val="none"/>
        <c:tickLblPos val="nextTo"/>
        <c:crossAx val="44875136"/>
        <c:crosses val="autoZero"/>
        <c:crossBetween val="between"/>
      </c:valAx>
    </c:plotArea>
    <c:plotVisOnly val="1"/>
    <c:dispBlanksAs val="gap"/>
    <c:showDLblsOverMax val="0"/>
  </c:chart>
  <c:spPr>
    <a:noFill/>
    <a:ln>
      <a:noFill/>
    </a:ln>
  </c:sp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pieChart>
        <c:varyColors val="1"/>
        <c:ser>
          <c:idx val="0"/>
          <c:order val="0"/>
          <c:dLbls>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Systematic1(1)(1).xlsx]Country'!$E$1:$E$4</c:f>
              <c:strCache>
                <c:ptCount val="4"/>
                <c:pt idx="0">
                  <c:v>Australia</c:v>
                </c:pt>
                <c:pt idx="1">
                  <c:v>Asia</c:v>
                </c:pt>
                <c:pt idx="2">
                  <c:v>Europe </c:v>
                </c:pt>
                <c:pt idx="3">
                  <c:v>North America </c:v>
                </c:pt>
              </c:strCache>
            </c:strRef>
          </c:cat>
          <c:val>
            <c:numRef>
              <c:f>'[Systematic1(1)(1).xlsx]Country'!$F$1:$F$4</c:f>
              <c:numCache>
                <c:formatCode>General</c:formatCode>
                <c:ptCount val="4"/>
                <c:pt idx="0">
                  <c:v>4</c:v>
                </c:pt>
                <c:pt idx="1">
                  <c:v>13</c:v>
                </c:pt>
                <c:pt idx="2">
                  <c:v>10</c:v>
                </c:pt>
                <c:pt idx="3">
                  <c:v>27</c:v>
                </c:pt>
              </c:numCache>
            </c:numRef>
          </c:val>
        </c:ser>
        <c:dLbls>
          <c:showLegendKey val="0"/>
          <c:showVal val="0"/>
          <c:showCatName val="1"/>
          <c:showSerName val="0"/>
          <c:showPercent val="1"/>
          <c:showBubbleSize val="0"/>
          <c:showLeaderLines val="1"/>
        </c:dLbls>
        <c:firstSliceAng val="0"/>
      </c:pieChart>
    </c:plotArea>
    <c:plotVisOnly val="1"/>
    <c:dispBlanksAs val="zero"/>
    <c:showDLblsOverMax val="0"/>
  </c:chart>
  <c:spPr>
    <a:noFill/>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3.1944447302752185E-2"/>
          <c:y val="0.15200514465606332"/>
          <c:w val="0.9361111053944956"/>
          <c:h val="0.43042957167101231"/>
        </c:manualLayout>
      </c:layout>
      <c:barChart>
        <c:barDir val="col"/>
        <c:grouping val="stacked"/>
        <c:varyColors val="0"/>
        <c:ser>
          <c:idx val="1"/>
          <c:order val="0"/>
          <c:tx>
            <c:strRef>
              <c:f>Issue!$D$2:$D$9</c:f>
              <c:strCache>
                <c:ptCount val="1"/>
                <c:pt idx="0">
                  <c:v>Chronic disease  Dementia  Depression Fall risk Independent living Medication management Social isolation Well-being</c:v>
                </c:pt>
              </c:strCache>
            </c:strRef>
          </c:tx>
          <c:invertIfNegative val="0"/>
          <c:dLbls>
            <c:dLbl>
              <c:idx val="2"/>
              <c:layout>
                <c:manualLayout>
                  <c:x val="0"/>
                  <c:y val="-2.9436595267028146E-3"/>
                </c:manualLayout>
              </c:layout>
              <c:dLblPos val="ctr"/>
              <c:showLegendKey val="0"/>
              <c:showVal val="1"/>
              <c:showCatName val="0"/>
              <c:showSerName val="0"/>
              <c:showPercent val="0"/>
              <c:showBubbleSize val="0"/>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Issue!$D$2:$D$9</c:f>
              <c:strCache>
                <c:ptCount val="8"/>
                <c:pt idx="0">
                  <c:v>Chronic disease </c:v>
                </c:pt>
                <c:pt idx="1">
                  <c:v>Dementia </c:v>
                </c:pt>
                <c:pt idx="2">
                  <c:v>Depression</c:v>
                </c:pt>
                <c:pt idx="3">
                  <c:v>Fall risk</c:v>
                </c:pt>
                <c:pt idx="4">
                  <c:v>Independent living</c:v>
                </c:pt>
                <c:pt idx="5">
                  <c:v>Medication management</c:v>
                </c:pt>
                <c:pt idx="6">
                  <c:v>Social isolation</c:v>
                </c:pt>
                <c:pt idx="7">
                  <c:v>Well-being</c:v>
                </c:pt>
              </c:strCache>
            </c:strRef>
          </c:cat>
          <c:val>
            <c:numRef>
              <c:f>Issue!$E$2:$E$9</c:f>
              <c:numCache>
                <c:formatCode>General</c:formatCode>
                <c:ptCount val="8"/>
                <c:pt idx="0">
                  <c:v>7</c:v>
                </c:pt>
                <c:pt idx="1">
                  <c:v>5</c:v>
                </c:pt>
                <c:pt idx="2">
                  <c:v>2</c:v>
                </c:pt>
                <c:pt idx="3">
                  <c:v>7</c:v>
                </c:pt>
                <c:pt idx="4">
                  <c:v>9</c:v>
                </c:pt>
                <c:pt idx="5">
                  <c:v>3</c:v>
                </c:pt>
                <c:pt idx="6">
                  <c:v>8</c:v>
                </c:pt>
                <c:pt idx="7">
                  <c:v>13</c:v>
                </c:pt>
              </c:numCache>
            </c:numRef>
          </c:val>
        </c:ser>
        <c:dLbls>
          <c:showLegendKey val="0"/>
          <c:showVal val="0"/>
          <c:showCatName val="0"/>
          <c:showSerName val="0"/>
          <c:showPercent val="0"/>
          <c:showBubbleSize val="0"/>
        </c:dLbls>
        <c:gapWidth val="300"/>
        <c:axId val="45595264"/>
        <c:axId val="45605248"/>
      </c:barChart>
      <c:catAx>
        <c:axId val="45595264"/>
        <c:scaling>
          <c:orientation val="minMax"/>
        </c:scaling>
        <c:delete val="0"/>
        <c:axPos val="b"/>
        <c:numFmt formatCode="General" sourceLinked="1"/>
        <c:majorTickMark val="none"/>
        <c:minorTickMark val="none"/>
        <c:tickLblPos val="nextTo"/>
        <c:txPr>
          <a:bodyPr rot="-5400000" vert="horz"/>
          <a:lstStyle/>
          <a:p>
            <a:pPr>
              <a:defRPr sz="900">
                <a:latin typeface="Times New Roman" panose="02020603050405020304" pitchFamily="18" charset="0"/>
                <a:cs typeface="Times New Roman" panose="02020603050405020304" pitchFamily="18" charset="0"/>
              </a:defRPr>
            </a:pPr>
            <a:endParaRPr lang="en-US"/>
          </a:p>
        </c:txPr>
        <c:crossAx val="45605248"/>
        <c:crosses val="autoZero"/>
        <c:auto val="1"/>
        <c:lblAlgn val="ctr"/>
        <c:lblOffset val="100"/>
        <c:noMultiLvlLbl val="0"/>
      </c:catAx>
      <c:valAx>
        <c:axId val="45605248"/>
        <c:scaling>
          <c:orientation val="minMax"/>
        </c:scaling>
        <c:delete val="0"/>
        <c:axPos val="l"/>
        <c:majorGridlines/>
        <c:numFmt formatCode="General" sourceLinked="1"/>
        <c:majorTickMark val="none"/>
        <c:minorTickMark val="none"/>
        <c:tickLblPos val="none"/>
        <c:crossAx val="45595264"/>
        <c:crosses val="autoZero"/>
        <c:crossBetween val="between"/>
      </c:valAx>
    </c:plotArea>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TotalTime>
  <Pages>1</Pages>
  <Words>12515</Words>
  <Characters>7133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83687</CharactersWithSpaces>
  <SharedDoc>false</SharedDoc>
  <HLinks>
    <vt:vector size="18" baseType="variant">
      <vt:variant>
        <vt:i4>5046332</vt:i4>
      </vt:variant>
      <vt:variant>
        <vt:i4>15</vt:i4>
      </vt:variant>
      <vt:variant>
        <vt:i4>0</vt:i4>
      </vt:variant>
      <vt:variant>
        <vt:i4>5</vt:i4>
      </vt:variant>
      <vt:variant>
        <vt:lpwstr>mailto:SDC.bookorder@springer.com</vt:lpwstr>
      </vt:variant>
      <vt:variant>
        <vt:lpwstr/>
      </vt:variant>
      <vt:variant>
        <vt:i4>1245215</vt:i4>
      </vt:variant>
      <vt:variant>
        <vt:i4>12</vt:i4>
      </vt:variant>
      <vt:variant>
        <vt:i4>0</vt:i4>
      </vt:variant>
      <vt:variant>
        <vt:i4>5</vt:i4>
      </vt:variant>
      <vt:variant>
        <vt:lpwstr>http://www.informatik.uni-trier.de/~ley/db/journals/lncs.html</vt:lpwstr>
      </vt:variant>
      <vt:variant>
        <vt:lpwstr/>
      </vt:variant>
      <vt:variant>
        <vt:i4>5374045</vt:i4>
      </vt:variant>
      <vt:variant>
        <vt:i4>0</vt:i4>
      </vt:variant>
      <vt:variant>
        <vt:i4>0</vt:i4>
      </vt:variant>
      <vt:variant>
        <vt:i4>5</vt:i4>
      </vt:variant>
      <vt:variant>
        <vt:lpwstr>http://www.springer.com/lnc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oeadmin</dc:creator>
  <dc:description>Copyright Springer-Verlag Heidelberg Berlin 2002</dc:description>
  <cp:lastModifiedBy>soeadmin</cp:lastModifiedBy>
  <cp:revision>4</cp:revision>
  <cp:lastPrinted>2015-03-02T04:08:00Z</cp:lastPrinted>
  <dcterms:created xsi:type="dcterms:W3CDTF">2015-03-02T04:08:00Z</dcterms:created>
  <dcterms:modified xsi:type="dcterms:W3CDTF">2015-03-02T04:10:00Z</dcterms:modified>
</cp:coreProperties>
</file>